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52B01A13" w:rsidR="00913916" w:rsidRDefault="00913916">
            <w:pPr>
              <w:pStyle w:val="MDPI14history"/>
              <w:spacing w:before="120" w:after="120"/>
              <w:rPr>
                <w:rFonts w:ascii="SimSun" w:eastAsia="SimSun" w:hAnsi="SimSun" w:cs="SimSun"/>
                <w:lang w:eastAsia="zh-CN"/>
              </w:rPr>
            </w:pPr>
            <w:r>
              <w:t xml:space="preserve">Academic Editor: </w:t>
            </w:r>
            <w:r w:rsidR="00A87033">
              <w:t>First name</w:t>
            </w:r>
            <w:r>
              <w:t xml:space="preserv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various studies, improper sitting postures for an extended period can negatively affect one’s wellbeing and can lead to long-term health conditions. Furthermore, over the past 2 decades, quite a few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  Overall, a total of </w:t>
      </w:r>
      <w:r w:rsidR="00735236" w:rsidRPr="00735236">
        <w:rPr>
          <w:b/>
          <w:szCs w:val="18"/>
        </w:rPr>
        <w:t>33</w:t>
      </w:r>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1EE1B56A"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It might be misconceived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and are currently viewed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MSDs have said to have cost the European Union (EU) over 2% of its gross domestic product (GDP), which is estimated to be over €240bn each year. There is no doubt that this is a steadily growing concern that needs to be properly addressed. The mortality rates caused by MSDs are said to be among the lowest seen. This phenomenon has most likely led to shift of attention and resources towards other health priorities</w:t>
      </w:r>
      <w:r w:rsidR="00EA510A">
        <w:rPr>
          <w:b w:val="0"/>
        </w:rPr>
        <w:t xml:space="preserve"> with higher mortality rates </w:t>
      </w:r>
      <w:commentRangeStart w:id="0"/>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commentRangeEnd w:id="0"/>
      <w:r w:rsidR="00FA5436">
        <w:rPr>
          <w:rStyle w:val="CommentReference"/>
          <w:rFonts w:eastAsia="SimSun"/>
          <w:b w:val="0"/>
          <w:snapToGrid/>
          <w:lang w:eastAsia="zh-CN" w:bidi="ar-SA"/>
        </w:rPr>
        <w:commentReference w:id="0"/>
      </w:r>
      <w:r w:rsidRPr="00735236">
        <w:rPr>
          <w:b w:val="0"/>
        </w:rPr>
        <w:t>.</w:t>
      </w:r>
    </w:p>
    <w:p w14:paraId="05F29FF0" w14:textId="2D3B5234" w:rsidR="00E542EA" w:rsidRDefault="00735236" w:rsidP="00C15FFC">
      <w:pPr>
        <w:pStyle w:val="MDPI21heading1"/>
        <w:rPr>
          <w:b w:val="0"/>
        </w:rPr>
      </w:pPr>
      <w:r w:rsidRPr="00735236">
        <w:rPr>
          <w:b w:val="0"/>
        </w:rPr>
        <w:t xml:space="preserve">Nowadays, most of the in-office work requires staff members to be in a seated position for an extended period, which is said to have adverse effects to one’s health.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t is therefore recommended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  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07FEEBDB" w:rsidR="00735236" w:rsidRDefault="00735236" w:rsidP="00735236">
      <w:pPr>
        <w:pStyle w:val="MDPI21heading1"/>
        <w:rPr>
          <w:b w:val="0"/>
        </w:rPr>
      </w:pPr>
      <w:r w:rsidRPr="00735236">
        <w:rPr>
          <w:b w:val="0"/>
        </w:rPr>
        <w:t xml:space="preserve">With that in mind, various research studies have investigated the development of posture monitoring systems, with an aim to assist the end user in maintaining the right sitting posture at every given time. These types of systems are named “smart sensing chairs”.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ith a lot of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lastRenderedPageBreak/>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r>
        <w:t xml:space="preserve">Figure </w:t>
      </w:r>
      <w:fldSimple w:instr=" SEQ Figure \* ARABIC ">
        <w:r>
          <w:rPr>
            <w:noProof/>
          </w:rPr>
          <w:t>1</w:t>
        </w:r>
      </w:fldSimple>
      <w:r>
        <w:t xml:space="preserve"> - </w:t>
      </w:r>
      <w:r w:rsidRPr="002621C4">
        <w:t>Research Methodology Flowchart</w:t>
      </w: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Google Scholar,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0A97E87B" w14:textId="77777777" w:rsidR="00EF2A78" w:rsidRDefault="00EF2A78" w:rsidP="00EF2A78">
      <w:pPr>
        <w:pStyle w:val="MDPI38bullet"/>
        <w:numPr>
          <w:ilvl w:val="0"/>
          <w:numId w:val="0"/>
        </w:numPr>
        <w:ind w:left="3033"/>
      </w:pPr>
    </w:p>
    <w:p w14:paraId="505FCD05" w14:textId="77777777" w:rsidR="00735236" w:rsidRDefault="00735236" w:rsidP="00735236">
      <w:pPr>
        <w:pStyle w:val="MDPI21heading1"/>
      </w:pPr>
      <w:r>
        <w:lastRenderedPageBreak/>
        <w:t>Data Extraction</w:t>
      </w:r>
    </w:p>
    <w:p w14:paraId="06492817" w14:textId="77777777" w:rsidR="00735236" w:rsidRDefault="00735236" w:rsidP="00735236">
      <w:pPr>
        <w:pStyle w:val="MDPI31text"/>
      </w:pPr>
      <w:r>
        <w:t>Once the relevant research papers were found and collected, the data extraction phase was followed. This phase is primarily focused on extracting the relevant information which relates back to the research questions that need to be answered in the systematic literature review.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7B61C001"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 These papers were then imported into Zotero for</w:t>
      </w:r>
      <w:r w:rsidR="00EF2A78">
        <w:t xml:space="preserve"> further</w:t>
      </w:r>
      <w:r>
        <w:t xml:space="preserve"> reference management.</w:t>
      </w:r>
    </w:p>
    <w:p w14:paraId="03A6AEE5" w14:textId="6814533E" w:rsidR="00B97BA0" w:rsidRDefault="00B97BA0" w:rsidP="00B97BA0">
      <w:pPr>
        <w:pStyle w:val="MDPI52figure"/>
        <w:rPr>
          <w:lang w:val="en-GB"/>
        </w:rPr>
      </w:pPr>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53AF13" w14:textId="3BD726D2" w:rsidR="00B97BA0" w:rsidRDefault="00C83DC1" w:rsidP="00D70DB9">
      <w:pPr>
        <w:pStyle w:val="MDPI51figurecaption"/>
      </w:pPr>
      <w:r>
        <w:t xml:space="preserve">Figure </w:t>
      </w:r>
      <w:fldSimple w:instr=" SEQ Figure \* ARABIC ">
        <w:r w:rsidR="0027042E">
          <w:rPr>
            <w:noProof/>
          </w:rPr>
          <w:t>2</w:t>
        </w:r>
      </w:fldSimple>
      <w:r>
        <w:t xml:space="preserve"> - Literature Review Process</w:t>
      </w:r>
    </w:p>
    <w:p w14:paraId="36E93E0D" w14:textId="77777777" w:rsidR="006D50AE" w:rsidRPr="00D70DB9" w:rsidRDefault="006D50AE" w:rsidP="00D70DB9">
      <w:pPr>
        <w:pStyle w:val="MDPI51figurecaption"/>
        <w:rPr>
          <w:lang w:val="en-GB"/>
        </w:rPr>
      </w:pPr>
    </w:p>
    <w:p w14:paraId="279BB249" w14:textId="77777777" w:rsidR="00735236" w:rsidRDefault="00735236" w:rsidP="00735236">
      <w:pPr>
        <w:pStyle w:val="MDPI21heading1"/>
      </w:pPr>
      <w:r>
        <w:lastRenderedPageBreak/>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To efficiently conduct this literature review, a total of 33 relevant research literatures were carefully selected and examined as seen in Table 1. 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72416822" w:rsidR="00735236" w:rsidRDefault="00735236" w:rsidP="00735236">
      <w:pPr>
        <w:pStyle w:val="MDPI31text"/>
      </w:pPr>
      <w:r>
        <w:t xml:space="preserve">As previously stated, </w:t>
      </w:r>
      <w:r w:rsidR="00BF1219">
        <w:t xml:space="preserve">Tan et al. </w:t>
      </w:r>
      <w:r w:rsidR="00BF1219">
        <w:fldChar w:fldCharType="begin"/>
      </w:r>
      <w:r w:rsidR="00BF1219">
        <w:instrText xml:space="preserve"> ADDIN ZOTERO_ITEM CSL_CITATION {"citationID":"vlfsskAw","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F1219" w:rsidRPr="00BF1219">
        <w:t>[11]</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literature connection map (on similar studies) done on smart sensing chairs was constructed as shown in Figure </w:t>
      </w:r>
      <w:r w:rsidR="00317AC0">
        <w:t>3</w:t>
      </w:r>
      <w:r>
        <w:t xml:space="preserve"> below. This figure gives a rough visualization of the amount of research being don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5"/>
                    <a:stretch>
                      <a:fillRect/>
                    </a:stretch>
                  </pic:blipFill>
                  <pic:spPr>
                    <a:xfrm>
                      <a:off x="0" y="0"/>
                      <a:ext cx="3635600" cy="2799333"/>
                    </a:xfrm>
                    <a:prstGeom prst="rect">
                      <a:avLst/>
                    </a:prstGeom>
                    <a:ln>
                      <a:solidFill>
                        <a:schemeClr val="tx1"/>
                      </a:solidFill>
                    </a:ln>
                  </pic:spPr>
                </pic:pic>
              </a:graphicData>
            </a:graphic>
          </wp:inline>
        </w:drawing>
      </w:r>
    </w:p>
    <w:p w14:paraId="05758A9F" w14:textId="4D359270" w:rsidR="000E10A1" w:rsidRDefault="000E10A1" w:rsidP="000E10A1">
      <w:pPr>
        <w:pStyle w:val="MDPI51figurecaption"/>
      </w:pPr>
      <w:r>
        <w:t xml:space="preserve">Figure </w:t>
      </w:r>
      <w:fldSimple w:instr=" SEQ Figure \* ARABIC ">
        <w:r w:rsidR="0027042E">
          <w:rPr>
            <w:noProof/>
          </w:rPr>
          <w:t>3</w:t>
        </w:r>
      </w:fldSimple>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p>
    <w:p w14:paraId="23C37B04" w14:textId="5E994CB0" w:rsidR="00735236" w:rsidRDefault="00735236" w:rsidP="00735236">
      <w:pPr>
        <w:pStyle w:val="MDPI22heading2"/>
      </w:pPr>
      <w:r>
        <w:t>Sensor systems</w:t>
      </w:r>
    </w:p>
    <w:p w14:paraId="1D531DA6" w14:textId="6D029DC0" w:rsidR="00735236" w:rsidRDefault="00735236" w:rsidP="00735236">
      <w:pPr>
        <w:pStyle w:val="MDPI31text"/>
      </w:pPr>
      <w:r>
        <w:t xml:space="preserve">As anticipated, various scholarly papers use </w:t>
      </w:r>
      <w:r w:rsidR="00B55FF5">
        <w:t>diverse types</w:t>
      </w:r>
      <w:r>
        <w:t xml:space="preserve"> of sensor devices to detect different 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4C0E69FA"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37748">
        <w:instrText xml:space="preserve"> ADDIN ZOTERO_ITEM CSL_CITATION {"citationID":"DMTRdPDV","properties":{"formattedCitation":"[12]","plainCitation":"[12]","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37748" w:rsidRPr="00937748">
        <w:t>[12]</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rsidR="00627F07">
        <w:t xml:space="preserve">. </w:t>
      </w:r>
      <w:r>
        <w:t xml:space="preserve">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30B9C23E" w14:textId="5301420F" w:rsidR="00DD2DDD" w:rsidRDefault="00EB11BA" w:rsidP="00DD2DDD">
      <w:pPr>
        <w:pStyle w:val="MDPI51figurecaption"/>
      </w:pPr>
      <w:r>
        <w:t xml:space="preserve">Figure </w:t>
      </w:r>
      <w:fldSimple w:instr=" SEQ Figure \* ARABIC ">
        <w:r w:rsidR="0027042E">
          <w:rPr>
            <w:noProof/>
          </w:rPr>
          <w:t>5</w:t>
        </w:r>
      </w:fldSimple>
      <w:r>
        <w:t xml:space="preserve"> - </w:t>
      </w:r>
      <w:r w:rsidRPr="00EC5B1C">
        <w:t>A Force Sensing Resistor</w:t>
      </w:r>
    </w:p>
    <w:p w14:paraId="23E13B7C" w14:textId="77777777" w:rsidR="00DD2DDD" w:rsidRDefault="00DD2DDD" w:rsidP="00DD2DDD">
      <w:pPr>
        <w:pStyle w:val="MDPI23heading3"/>
      </w:pPr>
      <w:bookmarkStart w:id="1" w:name="_Hlk156231641"/>
      <w:r>
        <w:t>Textile Pressure Sensor</w:t>
      </w:r>
    </w:p>
    <w:bookmarkEnd w:id="1"/>
    <w:p w14:paraId="12B3B8F3" w14:textId="77777777"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652C7511" w14:textId="67F60B74" w:rsidR="00DD2DDD" w:rsidRDefault="00DD2DDD" w:rsidP="00DD2DDD">
      <w:pPr>
        <w:pStyle w:val="MDPI511onefigurecaption"/>
      </w:pPr>
      <w:r>
        <w:t xml:space="preserve">Figure </w:t>
      </w:r>
      <w:r>
        <w:fldChar w:fldCharType="begin"/>
      </w:r>
      <w:r>
        <w:instrText xml:space="preserve"> SEQ Figure \* ARABIC </w:instrText>
      </w:r>
      <w:r>
        <w:fldChar w:fldCharType="separate"/>
      </w:r>
      <w:r>
        <w:t>6</w:t>
      </w:r>
      <w:r>
        <w:fldChar w:fldCharType="end"/>
      </w:r>
      <w:r>
        <w:t xml:space="preserve"> - </w:t>
      </w:r>
      <w:r w:rsidRPr="00095F04">
        <w:t xml:space="preserve">Textile Pressure Sensor composition </w:t>
      </w:r>
      <w:r>
        <w:fldChar w:fldCharType="begin"/>
      </w:r>
      <w:r w:rsidR="006B377C">
        <w:instrText xml:space="preserve"> ADDIN ZOTERO_ITEM CSL_CITATION {"citationID":"S6woMp2V","properties":{"formattedCitation":"[13]","plainCitation":"[1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6B377C" w:rsidRPr="006B377C">
        <w:t>[13]</w:t>
      </w:r>
      <w:r>
        <w:fldChar w:fldCharType="end"/>
      </w:r>
    </w:p>
    <w:p w14:paraId="7594092E" w14:textId="7E3FA3F5" w:rsidR="00DD2DDD" w:rsidRDefault="00DD2DDD" w:rsidP="00DD2DDD">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instrText xml:space="preserve"> ADDIN ZOTERO_ITEM CSL_CITATION {"citationID":"FvlKajl4","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B718CB">
        <w:t>[14]</w:t>
      </w:r>
      <w:r>
        <w:fldChar w:fldCharType="end"/>
      </w:r>
      <w:r>
        <w:t xml:space="preserve">. Additionally, Martínez-Estrada et al </w:t>
      </w:r>
      <w:r>
        <w:fldChar w:fldCharType="begin"/>
      </w:r>
      <w:r w:rsidR="006B377C">
        <w:instrText xml:space="preserve"> ADDIN ZOTERO_ITEM CSL_CITATION {"citationID":"1a3PvSrO","properties":{"formattedCitation":"[15]","plainCitation":"[15]","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6B377C" w:rsidRPr="006B377C">
        <w:t>[15]</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1B9C6C55"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smart sensing chairs systems: using a dense sensor array and a sparse sensor array [13].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08B1ACF0" w14:textId="77777777" w:rsidR="00E60687" w:rsidRDefault="00E60687" w:rsidP="006F0F75">
      <w:pPr>
        <w:pStyle w:val="MDPI31text"/>
      </w:pPr>
    </w:p>
    <w:p w14:paraId="38B96BD5" w14:textId="77777777" w:rsidR="00741E43" w:rsidRDefault="00741E43" w:rsidP="00735236">
      <w:pPr>
        <w:pStyle w:val="MDPI31text"/>
      </w:pPr>
    </w:p>
    <w:p w14:paraId="7CA6D375" w14:textId="270B1D6D" w:rsidR="008D65BE" w:rsidRDefault="004144C5" w:rsidP="008D65BE">
      <w:pPr>
        <w:pStyle w:val="MDPI31text"/>
      </w:pPr>
      <w:r>
        <w:lastRenderedPageBreak/>
        <w:t>Dense Sensor Array</w:t>
      </w:r>
    </w:p>
    <w:p w14:paraId="45C69589" w14:textId="5360B79D" w:rsidR="008D65BE" w:rsidRDefault="00AA5616" w:rsidP="008D65BE">
      <w:pPr>
        <w:pStyle w:val="MDPI31text"/>
      </w:pPr>
      <w:r>
        <w:t>According to Ma et al</w:t>
      </w:r>
      <w:r w:rsidR="001D3467">
        <w:t xml:space="preserve"> in 2020 a</w:t>
      </w:r>
      <w:r>
        <w:t xml:space="preserve"> </w:t>
      </w:r>
      <w:r w:rsidR="001D3467">
        <w:t>d</w:t>
      </w:r>
      <w:r>
        <w:t>ense Sensor Array is said</w:t>
      </w:r>
      <w:r w:rsidR="008A550A">
        <w:t xml:space="preserve"> to be more costly compared to its counterpart </w:t>
      </w:r>
      <w:r w:rsidR="006C64AD">
        <w:fldChar w:fldCharType="begin"/>
      </w:r>
      <w:r w:rsidR="006B377C">
        <w:instrText xml:space="preserve"> ADDIN ZOTERO_ITEM CSL_CITATION {"citationID":"IsNqnCxp","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6B377C" w:rsidRPr="006B377C">
        <w:t>[16]</w:t>
      </w:r>
      <w:r w:rsidR="006C64AD">
        <w:fldChar w:fldCharType="end"/>
      </w:r>
      <w:r w:rsidR="008A550A">
        <w:t>.</w:t>
      </w:r>
      <w:r w:rsidR="00266A6B">
        <w:t xml:space="preserve"> As shown in Table </w:t>
      </w:r>
      <w:r w:rsidR="002E69A2">
        <w:t>2 summarizes the list of studies</w:t>
      </w:r>
      <w:r w:rsidR="00266A6B">
        <w:t xml:space="preserve"> that </w:t>
      </w:r>
      <w:r w:rsidR="002E69A2">
        <w:t xml:space="preserve">used a dense sensor array. Xu et al, </w:t>
      </w:r>
      <w:r w:rsidR="002E69A2">
        <w:fldChar w:fldCharType="begin"/>
      </w:r>
      <w:r w:rsidR="0098358E">
        <w:instrText xml:space="preserve"> ADDIN ZOTERO_ITEM CSL_CITATION {"citationID":"PA4OAPF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98358E" w:rsidRPr="0098358E">
        <w:t>[14]</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6B377C">
        <w:instrText xml:space="preserve"> ADDIN ZOTERO_ITEM CSL_CITATION {"citationID":"gb41VxpW","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6B377C" w:rsidRPr="006B377C">
        <w:t>[17]</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655DDE">
        <w:instrText xml:space="preserve"> ADDIN ZOTERO_ITEM CSL_CITATION {"citationID":"XH46TJ1n","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655DDE" w:rsidRPr="00655DDE">
        <w:t>[18]</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EB44AE">
        <w:instrText xml:space="preserve"> ADDIN ZOTERO_ITEM CSL_CITATION {"citationID":"l3tYwQ5a","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EB44AE" w:rsidRPr="00EB44AE">
        <w:t>[19]</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9F4E5D">
        <w:instrText xml:space="preserve"> ADDIN ZOTERO_ITEM CSL_CITATION {"citationID":"9bzs1587","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9F4E5D" w:rsidRPr="009F4E5D">
        <w:t>[20]</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343FE">
        <w:instrText xml:space="preserve"> ADDIN ZOTERO_ITEM CSL_CITATION {"citationID":"g6XQK4ny","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343FE" w:rsidRPr="00C343FE">
        <w:t>[21]</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131EA8">
        <w:instrText xml:space="preserve"> ADDIN ZOTERO_ITEM CSL_CITATION {"citationID":"vBduqYIj","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131EA8" w:rsidRPr="00131EA8">
        <w:t>[22]</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F3F9E">
        <w:instrText xml:space="preserve"> ADDIN ZOTERO_ITEM CSL_CITATION {"citationID":"rPjymtlO","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F3F9E" w:rsidRPr="00CF3F9E">
        <w:t>[23]</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843224">
        <w:instrText xml:space="preserve"> ADDIN ZOTERO_ITEM CSL_CITATION {"citationID":"Lsu2glnm","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843224" w:rsidRPr="00843224">
        <w:t>[24]</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 xml:space="preserve">. Table 2 summarizes the </w:t>
      </w:r>
      <w:r w:rsidR="000E6755">
        <w:t xml:space="preserve">studies that applied the approach of using dense sensor array. </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8D65BE" w:rsidRPr="00EF08AF" w14:paraId="644B02FE" w14:textId="77777777" w:rsidTr="00696CC5">
        <w:tc>
          <w:tcPr>
            <w:tcW w:w="992" w:type="dxa"/>
            <w:shd w:val="clear" w:color="auto" w:fill="auto"/>
            <w:vAlign w:val="center"/>
          </w:tcPr>
          <w:p w14:paraId="16F43E5D" w14:textId="421AE877" w:rsidR="008D65BE" w:rsidRDefault="008D65BE" w:rsidP="008D65BE">
            <w:pPr>
              <w:pStyle w:val="MDPI42tablebody"/>
              <w:spacing w:line="240" w:lineRule="auto"/>
            </w:pPr>
            <w:r>
              <w:fldChar w:fldCharType="begin"/>
            </w:r>
            <w:r w:rsidR="00B718CB">
              <w:instrText xml:space="preserve"> ADDIN ZOTERO_ITEM CSL_CITATION {"citationID":"HtroHkgS","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718CB" w:rsidRPr="00B718CB">
              <w:t>[14]</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EF08AF" w14:paraId="71169C4D" w14:textId="77777777" w:rsidTr="00696CC5">
        <w:tc>
          <w:tcPr>
            <w:tcW w:w="992" w:type="dxa"/>
            <w:shd w:val="clear" w:color="auto" w:fill="auto"/>
            <w:vAlign w:val="center"/>
          </w:tcPr>
          <w:p w14:paraId="0B277015" w14:textId="23A7CCBB" w:rsidR="008D65BE" w:rsidRPr="00F220D4" w:rsidRDefault="008D65BE" w:rsidP="008D65BE">
            <w:pPr>
              <w:pStyle w:val="MDPI42tablebody"/>
              <w:spacing w:line="240" w:lineRule="auto"/>
            </w:pPr>
            <w:r>
              <w:fldChar w:fldCharType="begin"/>
            </w:r>
            <w:r w:rsidR="006B377C">
              <w:instrText xml:space="preserve"> ADDIN ZOTERO_ITEM CSL_CITATION {"citationID":"Fmw1tJeB","properties":{"formattedCitation":"[17]","plainCitation":"[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6B377C" w:rsidRPr="006B377C">
              <w:t>[17]</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F220D4" w:rsidRDefault="008D65BE" w:rsidP="008D65BE">
            <w:pPr>
              <w:pStyle w:val="MDPI42tablebody"/>
              <w:spacing w:line="240" w:lineRule="auto"/>
            </w:pPr>
            <w:r w:rsidRPr="00176972">
              <w:t>52x44 Piezo-Resistive Sensor Array</w:t>
            </w:r>
          </w:p>
        </w:tc>
      </w:tr>
      <w:tr w:rsidR="008D65BE" w:rsidRPr="00EF08AF" w14:paraId="38EC37FF" w14:textId="77777777" w:rsidTr="00696CC5">
        <w:tc>
          <w:tcPr>
            <w:tcW w:w="992" w:type="dxa"/>
            <w:shd w:val="clear" w:color="auto" w:fill="auto"/>
            <w:vAlign w:val="center"/>
          </w:tcPr>
          <w:p w14:paraId="4C367146" w14:textId="452508C1" w:rsidR="008D65BE" w:rsidRDefault="008D65BE" w:rsidP="008D65BE">
            <w:pPr>
              <w:pStyle w:val="MDPI42tablebody"/>
              <w:spacing w:line="240" w:lineRule="auto"/>
            </w:pPr>
            <w:r>
              <w:fldChar w:fldCharType="begin"/>
            </w:r>
            <w:r w:rsidR="006B377C">
              <w:instrText xml:space="preserve"> ADDIN ZOTERO_ITEM CSL_CITATION {"citationID":"gZKeEbsz","properties":{"formattedCitation":"[18]","plainCitation":"[18]","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B377C" w:rsidRPr="006B377C">
              <w:t>[18]</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696CC5">
        <w:tc>
          <w:tcPr>
            <w:tcW w:w="992" w:type="dxa"/>
            <w:shd w:val="clear" w:color="auto" w:fill="auto"/>
            <w:vAlign w:val="center"/>
          </w:tcPr>
          <w:p w14:paraId="1E564D27" w14:textId="01D01422" w:rsidR="008D65BE" w:rsidRDefault="008D65BE" w:rsidP="008D65BE">
            <w:pPr>
              <w:pStyle w:val="MDPI42tablebody"/>
              <w:spacing w:line="240" w:lineRule="auto"/>
            </w:pPr>
            <w:r>
              <w:fldChar w:fldCharType="begin"/>
            </w:r>
            <w:r w:rsidR="006B377C">
              <w:instrText xml:space="preserve"> ADDIN ZOTERO_ITEM CSL_CITATION {"citationID":"SRgAzMXS","properties":{"formattedCitation":"[19]","plainCitation":"[19]","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6B377C" w:rsidRPr="006B377C">
              <w:t>[19]</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696CC5">
        <w:tc>
          <w:tcPr>
            <w:tcW w:w="992" w:type="dxa"/>
            <w:shd w:val="clear" w:color="auto" w:fill="auto"/>
            <w:vAlign w:val="center"/>
          </w:tcPr>
          <w:p w14:paraId="43D2C1DD" w14:textId="513E4924" w:rsidR="008D65BE" w:rsidRDefault="008D65BE" w:rsidP="008D65BE">
            <w:pPr>
              <w:pStyle w:val="MDPI42tablebody"/>
              <w:spacing w:line="240" w:lineRule="auto"/>
            </w:pPr>
            <w:r>
              <w:fldChar w:fldCharType="begin"/>
            </w:r>
            <w:r w:rsidR="006B377C">
              <w:instrText xml:space="preserve"> ADDIN ZOTERO_ITEM CSL_CITATION {"citationID":"BNnUMXYr","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6B377C" w:rsidRPr="006B377C">
              <w:t>[20]</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696CC5">
        <w:tc>
          <w:tcPr>
            <w:tcW w:w="992" w:type="dxa"/>
            <w:shd w:val="clear" w:color="auto" w:fill="auto"/>
            <w:vAlign w:val="center"/>
          </w:tcPr>
          <w:p w14:paraId="2287F4EC" w14:textId="5DFFB838" w:rsidR="00823A9F" w:rsidRDefault="00823A9F" w:rsidP="00823A9F">
            <w:pPr>
              <w:pStyle w:val="MDPI42tablebody"/>
              <w:spacing w:line="240" w:lineRule="auto"/>
            </w:pPr>
            <w:r>
              <w:fldChar w:fldCharType="begin"/>
            </w:r>
            <w:r w:rsidR="006B377C">
              <w:instrText xml:space="preserve"> ADDIN ZOTERO_ITEM CSL_CITATION {"citationID":"dWLOO0lR","properties":{"formattedCitation":"[21]","plainCitation":"[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B377C" w:rsidRPr="006B377C">
              <w:t>[21]</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696CC5">
        <w:tc>
          <w:tcPr>
            <w:tcW w:w="992" w:type="dxa"/>
            <w:shd w:val="clear" w:color="auto" w:fill="auto"/>
            <w:vAlign w:val="center"/>
          </w:tcPr>
          <w:p w14:paraId="0937F693" w14:textId="6F790980" w:rsidR="00823A9F" w:rsidRDefault="00823A9F" w:rsidP="00823A9F">
            <w:pPr>
              <w:pStyle w:val="MDPI42tablebody"/>
              <w:spacing w:line="240" w:lineRule="auto"/>
            </w:pPr>
            <w:r>
              <w:fldChar w:fldCharType="begin"/>
            </w:r>
            <w:r w:rsidR="006B377C">
              <w:instrText xml:space="preserve"> ADDIN ZOTERO_ITEM CSL_CITATION {"citationID":"bUMa0g88","properties":{"formattedCitation":"[22]","plainCitation":"[22]","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6B377C" w:rsidRPr="006B377C">
              <w:t>[22]</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696CC5">
        <w:tc>
          <w:tcPr>
            <w:tcW w:w="992" w:type="dxa"/>
            <w:shd w:val="clear" w:color="auto" w:fill="auto"/>
            <w:vAlign w:val="center"/>
          </w:tcPr>
          <w:p w14:paraId="37A42D61" w14:textId="05B0B741" w:rsidR="00823A9F" w:rsidRDefault="00823A9F" w:rsidP="00823A9F">
            <w:pPr>
              <w:pStyle w:val="MDPI42tablebody"/>
              <w:spacing w:line="240" w:lineRule="auto"/>
            </w:pPr>
            <w:r>
              <w:fldChar w:fldCharType="begin"/>
            </w:r>
            <w:r w:rsidR="006B377C">
              <w:instrText xml:space="preserve"> ADDIN ZOTERO_ITEM CSL_CITATION {"citationID":"MJaKl07D","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6B377C" w:rsidRPr="006B377C">
              <w:t>[23]</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696CC5">
        <w:tc>
          <w:tcPr>
            <w:tcW w:w="992" w:type="dxa"/>
            <w:shd w:val="clear" w:color="auto" w:fill="auto"/>
            <w:vAlign w:val="center"/>
          </w:tcPr>
          <w:p w14:paraId="642D2990" w14:textId="19DF4DF7" w:rsidR="00DF4052" w:rsidRDefault="00DF4052" w:rsidP="00DF4052">
            <w:pPr>
              <w:pStyle w:val="MDPI42tablebody"/>
              <w:spacing w:line="240" w:lineRule="auto"/>
            </w:pPr>
            <w:r>
              <w:fldChar w:fldCharType="begin"/>
            </w:r>
            <w:r w:rsidR="006B377C">
              <w:instrText xml:space="preserve"> ADDIN ZOTERO_ITEM CSL_CITATION {"citationID":"5zplmuNL","properties":{"formattedCitation":"[24]","plainCitation":"[24]","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6B377C" w:rsidRPr="006B377C">
              <w:t>[24]</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4E217CE8" w14:textId="77777777" w:rsidR="002F3AF5" w:rsidRDefault="002F3AF5"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6717EDEE" w:rsidR="0053287E" w:rsidRPr="00F220D4" w:rsidRDefault="009D1C0F" w:rsidP="009D1C0F">
            <w:pPr>
              <w:pStyle w:val="MDPI42tablebody"/>
              <w:spacing w:line="240" w:lineRule="auto"/>
            </w:pPr>
            <w:r>
              <w:fldChar w:fldCharType="begin"/>
            </w:r>
            <w:r w:rsidR="006B377C">
              <w:instrText xml:space="preserve"> ADDIN ZOTERO_ITEM CSL_CITATION {"citationID":"nMgP6kS8","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6B377C" w:rsidRPr="006B377C">
              <w:t>[25]</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4253DAB9" w:rsidR="004D7F67" w:rsidRDefault="00C2059F" w:rsidP="009D1C0F">
            <w:pPr>
              <w:pStyle w:val="MDPI42tablebody"/>
              <w:spacing w:line="240" w:lineRule="auto"/>
            </w:pPr>
            <w:r>
              <w:fldChar w:fldCharType="begin"/>
            </w:r>
            <w:r w:rsidR="006B377C">
              <w:instrText xml:space="preserve"> ADDIN ZOTERO_ITEM CSL_CITATION {"citationID":"JYWsaotW","properties":{"formattedCitation":"[26]","plainCitation":"[26]","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6B377C" w:rsidRPr="006B377C">
              <w:t>[26]</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92AA3D4" w:rsidR="00C2059F" w:rsidRDefault="007333A0" w:rsidP="009D1C0F">
            <w:pPr>
              <w:pStyle w:val="MDPI42tablebody"/>
              <w:spacing w:line="240" w:lineRule="auto"/>
            </w:pPr>
            <w:r>
              <w:fldChar w:fldCharType="begin"/>
            </w:r>
            <w:r w:rsidR="006B377C">
              <w:instrText xml:space="preserve"> ADDIN ZOTERO_ITEM CSL_CITATION {"citationID":"pxe0pT3g","properties":{"formattedCitation":"[27]","plainCitation":"[27]","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6B377C" w:rsidRPr="006B377C">
              <w:t>[27]</w:t>
            </w:r>
            <w:r>
              <w:fldChar w:fldCharType="end"/>
            </w:r>
          </w:p>
        </w:tc>
        <w:tc>
          <w:tcPr>
            <w:tcW w:w="2250" w:type="dxa"/>
            <w:shd w:val="clear" w:color="auto" w:fill="auto"/>
            <w:vAlign w:val="center"/>
          </w:tcPr>
          <w:p w14:paraId="18BBF8CC" w14:textId="1C37C23F" w:rsidR="00C2059F" w:rsidRPr="00C2059F" w:rsidRDefault="00A87033" w:rsidP="00696CC5">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22993BF7" w:rsidR="00424A49" w:rsidRDefault="00424A49" w:rsidP="009D1C0F">
            <w:pPr>
              <w:pStyle w:val="MDPI42tablebody"/>
              <w:spacing w:line="240" w:lineRule="auto"/>
            </w:pPr>
            <w:r>
              <w:fldChar w:fldCharType="begin"/>
            </w:r>
            <w:r w:rsidR="006B377C">
              <w:instrText xml:space="preserve"> ADDIN ZOTERO_ITEM CSL_CITATION {"citationID":"8mqIR0Tc","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6B377C" w:rsidRPr="006B377C">
              <w:t>[28]</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1BD43DB7" w:rsidR="0091748C" w:rsidRDefault="0091748C" w:rsidP="009D1C0F">
            <w:pPr>
              <w:pStyle w:val="MDPI42tablebody"/>
              <w:spacing w:line="240" w:lineRule="auto"/>
            </w:pPr>
            <w:r>
              <w:fldChar w:fldCharType="begin"/>
            </w:r>
            <w:r w:rsidR="006B377C">
              <w:instrText xml:space="preserve"> ADDIN ZOTERO_ITEM CSL_CITATION {"citationID":"IhXEyMsA","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6B377C" w:rsidRPr="006B377C">
              <w:t>[29]</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73CF8FEC" w:rsidR="00122648" w:rsidRDefault="00122648" w:rsidP="009D1C0F">
            <w:pPr>
              <w:pStyle w:val="MDPI42tablebody"/>
              <w:spacing w:line="240" w:lineRule="auto"/>
            </w:pPr>
            <w:r>
              <w:lastRenderedPageBreak/>
              <w:fldChar w:fldCharType="begin"/>
            </w:r>
            <w:r w:rsidR="006B377C">
              <w:instrText xml:space="preserve"> ADDIN ZOTERO_ITEM CSL_CITATION {"citationID":"A9fOCa3b","properties":{"formattedCitation":"[30]","plainCitation":"[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6B377C" w:rsidRPr="006B377C">
              <w:t>[30]</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3E7DB795" w:rsidR="00975289" w:rsidRDefault="00E34D3E" w:rsidP="009D1C0F">
            <w:pPr>
              <w:pStyle w:val="MDPI42tablebody"/>
              <w:spacing w:line="240" w:lineRule="auto"/>
            </w:pPr>
            <w:r>
              <w:fldChar w:fldCharType="begin"/>
            </w:r>
            <w:r w:rsidR="006B377C">
              <w:instrText xml:space="preserve"> ADDIN ZOTERO_ITEM CSL_CITATION {"citationID":"XbV3quPa","properties":{"formattedCitation":"[31]","plainCitation":"[31]","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6B377C" w:rsidRPr="006B377C">
              <w:t>[31]</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12AE9B87" w:rsidR="00E34D3E" w:rsidRDefault="0034379F" w:rsidP="009D1C0F">
            <w:pPr>
              <w:pStyle w:val="MDPI42tablebody"/>
              <w:spacing w:line="240" w:lineRule="auto"/>
            </w:pPr>
            <w:r>
              <w:fldChar w:fldCharType="begin"/>
            </w:r>
            <w:r w:rsidR="006B377C">
              <w:instrText xml:space="preserve"> ADDIN ZOTERO_ITEM CSL_CITATION {"citationID":"SQwUhxMr","properties":{"formattedCitation":"[32]","plainCitation":"[3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6B377C" w:rsidRPr="006B377C">
              <w:t>[32]</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C61D545" w:rsidR="0034379F" w:rsidRDefault="00051552" w:rsidP="009D1C0F">
            <w:pPr>
              <w:pStyle w:val="MDPI42tablebody"/>
              <w:spacing w:line="240" w:lineRule="auto"/>
            </w:pPr>
            <w:r>
              <w:fldChar w:fldCharType="begin"/>
            </w:r>
            <w:r w:rsidR="006B377C">
              <w:instrText xml:space="preserve"> ADDIN ZOTERO_ITEM CSL_CITATION {"citationID":"hLcTSbMd","properties":{"formattedCitation":"[33]","plainCitation":"[3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6B377C" w:rsidRPr="006B377C">
              <w:t>[33]</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3F5F9A8C" w:rsidR="00051552" w:rsidRDefault="00975865" w:rsidP="009D1C0F">
            <w:pPr>
              <w:pStyle w:val="MDPI42tablebody"/>
              <w:spacing w:line="240" w:lineRule="auto"/>
            </w:pPr>
            <w:r>
              <w:fldChar w:fldCharType="begin"/>
            </w:r>
            <w:r w:rsidR="006B377C">
              <w:instrText xml:space="preserve"> ADDIN ZOTERO_ITEM CSL_CITATION {"citationID":"EPdh809h","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6B377C" w:rsidRPr="006B377C">
              <w:t>[34]</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244587CD" w:rsidR="00975865" w:rsidRDefault="00892953" w:rsidP="009D1C0F">
            <w:pPr>
              <w:pStyle w:val="MDPI42tablebody"/>
              <w:spacing w:line="240" w:lineRule="auto"/>
            </w:pPr>
            <w:r>
              <w:fldChar w:fldCharType="begin"/>
            </w:r>
            <w:r w:rsidR="006B377C">
              <w:instrText xml:space="preserve"> ADDIN ZOTERO_ITEM CSL_CITATION {"citationID":"IWnMmPTj","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6B377C" w:rsidRPr="006B377C">
              <w:t>[16]</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6CE28CB5" w:rsidR="00892953" w:rsidRDefault="00335AD8" w:rsidP="009D1C0F">
            <w:pPr>
              <w:pStyle w:val="MDPI42tablebody"/>
              <w:spacing w:line="240" w:lineRule="auto"/>
            </w:pPr>
            <w:r>
              <w:fldChar w:fldCharType="begin"/>
            </w:r>
            <w:r w:rsidR="006B377C">
              <w:instrText xml:space="preserve"> ADDIN ZOTERO_ITEM CSL_CITATION {"citationID":"EMq2qBtM","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6B377C" w:rsidRPr="006B377C">
              <w:t>[35]</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2DDA56EA" w:rsidR="009E0B63" w:rsidRDefault="007D2676" w:rsidP="009D1C0F">
            <w:pPr>
              <w:pStyle w:val="MDPI42tablebody"/>
              <w:spacing w:line="240" w:lineRule="auto"/>
            </w:pPr>
            <w:r>
              <w:fldChar w:fldCharType="begin"/>
            </w:r>
            <w:r w:rsidR="006B377C">
              <w:instrText xml:space="preserve"> ADDIN ZOTERO_ITEM CSL_CITATION {"citationID":"hQ7c4dGO","properties":{"formattedCitation":"[36]","plainCitation":"[36]","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6B377C" w:rsidRPr="006B377C">
              <w:t>[36]</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6B09B6E0" w:rsidR="007D2676" w:rsidRDefault="00E63F99" w:rsidP="009D1C0F">
            <w:pPr>
              <w:pStyle w:val="MDPI42tablebody"/>
              <w:spacing w:line="240" w:lineRule="auto"/>
            </w:pPr>
            <w:r>
              <w:fldChar w:fldCharType="begin"/>
            </w:r>
            <w:r w:rsidR="006B377C">
              <w:instrText xml:space="preserve"> ADDIN ZOTERO_ITEM CSL_CITATION {"citationID":"MkL5FbQy","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6B377C" w:rsidRPr="006B377C">
              <w:t>[37]</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388EBFCF" w:rsidR="00E63F99" w:rsidRDefault="00E63F99" w:rsidP="009D1C0F">
            <w:pPr>
              <w:pStyle w:val="MDPI42tablebody"/>
              <w:spacing w:line="240" w:lineRule="auto"/>
            </w:pPr>
            <w:r>
              <w:fldChar w:fldCharType="begin"/>
            </w:r>
            <w:r w:rsidR="006B377C">
              <w:instrText xml:space="preserve"> ADDIN ZOTERO_ITEM CSL_CITATION {"citationID":"40sE9qpk","properties":{"formattedCitation":"[38]","plainCitation":"[38]","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6B377C" w:rsidRPr="006B377C">
              <w:t>[38]</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0827774E" w:rsidR="00117995" w:rsidRDefault="00CD5E42" w:rsidP="009D1C0F">
            <w:pPr>
              <w:pStyle w:val="MDPI42tablebody"/>
              <w:spacing w:line="240" w:lineRule="auto"/>
            </w:pPr>
            <w:r>
              <w:fldChar w:fldCharType="begin"/>
            </w:r>
            <w:r w:rsidR="006B377C">
              <w:instrText xml:space="preserve"> ADDIN ZOTERO_ITEM CSL_CITATION {"citationID":"TZlooGw9","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6B377C" w:rsidRPr="006B377C">
              <w:t>[39]</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9CD8EB3" w:rsidR="00CD5E42" w:rsidRDefault="00CD5E42" w:rsidP="009D1C0F">
            <w:pPr>
              <w:pStyle w:val="MDPI42tablebody"/>
              <w:spacing w:line="240" w:lineRule="auto"/>
            </w:pPr>
            <w:r>
              <w:fldChar w:fldCharType="begin"/>
            </w:r>
            <w:r w:rsidR="006B377C">
              <w:instrText xml:space="preserve"> ADDIN ZOTERO_ITEM CSL_CITATION {"citationID":"KGWfZMUl","properties":{"formattedCitation":"[40]","plainCitation":"[40]","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6B377C" w:rsidRPr="006B377C">
              <w:t>[40]</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3AD8D086"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30701D">
        <w:instrText xml:space="preserve"> ADDIN ZOTERO_ITEM CSL_CITATION {"citationID":"CEdhkYZp","properties":{"formattedCitation":"[34]","plainCitation":"[34]","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30701D" w:rsidRPr="0030701D">
        <w:t>[34]</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4690069A" w14:textId="2AC48257"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w:t>
      </w:r>
      <w:r w:rsidR="0030701D">
        <w:t>.</w:t>
      </w:r>
      <w:r>
        <w:t xml:space="preserve"> in 2018 </w:t>
      </w:r>
      <w:r w:rsidR="00335DC6">
        <w:fldChar w:fldCharType="begin"/>
      </w:r>
      <w:r w:rsidR="00C55C4B">
        <w:instrText xml:space="preserve"> ADDIN ZOTERO_ITEM CSL_CITATION {"citationID":"GKe7PrM7","properties":{"formattedCitation":"[41]","plainCitation":"[4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55C4B" w:rsidRPr="00C55C4B">
        <w:t>[41]</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55C4B">
        <w:instrText xml:space="preserve"> ADDIN ZOTERO_ITEM CSL_CITATION {"citationID":"gLgG9lFs","properties":{"formattedCitation":"[42]","plainCitation":"[42]","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55C4B" w:rsidRPr="00C55C4B">
        <w:t>[42]</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 </w:t>
      </w:r>
      <w:r w:rsidRPr="00071DBF">
        <w:t>Load Cells</w:t>
      </w:r>
    </w:p>
    <w:p w14:paraId="6273A69A" w14:textId="77777777" w:rsidR="00735236" w:rsidRDefault="00735236" w:rsidP="00735236">
      <w:pPr>
        <w:pStyle w:val="MDPI23heading3"/>
      </w:pPr>
      <w:r>
        <w:t>Sensing Chair using Flex Sensors</w:t>
      </w:r>
    </w:p>
    <w:p w14:paraId="09CB48E7" w14:textId="016B32A7" w:rsidR="00735236" w:rsidRDefault="00735236" w:rsidP="00735236">
      <w:pPr>
        <w:pStyle w:val="MDPI31text"/>
      </w:pPr>
      <w:r>
        <w:lastRenderedPageBreak/>
        <w:t xml:space="preserve">Flex sensors are another variation of sensors that </w:t>
      </w:r>
      <w:proofErr w:type="gramStart"/>
      <w:r>
        <w:t>is</w:t>
      </w:r>
      <w:proofErr w:type="gramEnd"/>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55C4B">
        <w:instrText xml:space="preserve"> ADDIN ZOTERO_ITEM CSL_CITATION {"citationID":"snQR9O3i","properties":{"formattedCitation":"[43]","plainCitation":"[4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55C4B" w:rsidRPr="00C55C4B">
        <w:t>[43]</w:t>
      </w:r>
      <w:r w:rsidR="000A72BF">
        <w:fldChar w:fldCharType="end"/>
      </w:r>
      <w:r>
        <w:t xml:space="preserve">. </w:t>
      </w:r>
    </w:p>
    <w:p w14:paraId="56B8690F" w14:textId="09F7A573"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6B377C">
        <w:instrText xml:space="preserve"> ADDIN ZOTERO_ITEM CSL_CITATION {"citationID":"yIgAyEHq","properties":{"formattedCitation":"[28]","plainCitation":"[28]","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6B377C" w:rsidRPr="006B377C">
        <w:t>[28]</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6B377C">
        <w:instrText xml:space="preserve"> ADDIN ZOTERO_ITEM CSL_CITATION {"citationID":"5tW320UG","properties":{"formattedCitation":"[37]","plainCitation":"[37]","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6B377C" w:rsidRPr="006B377C">
        <w:t>[37]</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616A8442" w:rsidR="00735236" w:rsidRDefault="00735236" w:rsidP="00735236">
      <w:pPr>
        <w:pStyle w:val="MDPI31text"/>
      </w:pPr>
      <w:r>
        <w:t xml:space="preserve">Jeong and Park </w:t>
      </w:r>
      <w:r w:rsidR="00DD7E19">
        <w:fldChar w:fldCharType="begin"/>
      </w:r>
      <w:r w:rsidR="006B377C">
        <w:instrText xml:space="preserve"> ADDIN ZOTERO_ITEM CSL_CITATION {"citationID":"HvMeLFHb","properties":{"formattedCitation":"[29]","plainCitation":"[29]","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6B377C" w:rsidRPr="006B377C">
        <w:t>[29]</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6B377C">
        <w:instrText xml:space="preserve"> ADDIN ZOTERO_ITEM CSL_CITATION {"citationID":"QEnFagwC","properties":{"formattedCitation":"[39]","plainCitation":"[39]","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6B377C" w:rsidRPr="006B377C">
        <w:t>[39]</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6B377C">
        <w:instrText xml:space="preserve"> ADDIN ZOTERO_ITEM CSL_CITATION {"citationID":"JpvHa0BZ","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6B377C" w:rsidRPr="006B377C">
        <w:t>[16]</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w:t>
      </w:r>
      <w:r>
        <w:lastRenderedPageBreak/>
        <w:t>more, by employing the use of image processing techniques and algorithms, one can analyze each video frame to determine the sitting posture.</w:t>
      </w:r>
    </w:p>
    <w:p w14:paraId="7FABA451" w14:textId="7E14E7FA" w:rsidR="00591202" w:rsidRDefault="00735236" w:rsidP="00B1653C">
      <w:pPr>
        <w:pStyle w:val="MDPI31text"/>
      </w:pPr>
      <w:r>
        <w:t xml:space="preserve">Mallare et al. in 2017 </w:t>
      </w:r>
      <w:r w:rsidR="00A4627E">
        <w:fldChar w:fldCharType="begin"/>
      </w:r>
      <w:r w:rsidR="00C55C4B">
        <w:instrText xml:space="preserve"> ADDIN ZOTERO_ITEM CSL_CITATION {"citationID":"c8PYpcRd","properties":{"formattedCitation":"[44]","plainCitation":"[44]","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55C4B" w:rsidRPr="00C55C4B">
        <w:t>[44]</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55C4B">
        <w:instrText xml:space="preserve"> ADDIN ZOTERO_ITEM CSL_CITATION {"citationID":"xBttX9B0","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55C4B" w:rsidRPr="00C55C4B">
        <w:t>[45]</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4DABC220"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6B377C">
        <w:instrText xml:space="preserve"> ADDIN ZOTERO_ITEM CSL_CITATION {"citationID":"gXKMbrup","properties":{"formattedCitation":"[19,24,39,45,46]","plainCitation":"[19,24,39,45,4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6B377C" w:rsidRPr="006B377C">
        <w:t>[19,24,39,45,46]</w:t>
      </w:r>
      <w:r w:rsidR="00116A62">
        <w:fldChar w:fldCharType="end"/>
      </w:r>
      <w:r>
        <w:t xml:space="preserve"> and ANN (Artificial Neural Networks</w:t>
      </w:r>
      <w:r w:rsidR="00116A62">
        <w:t>)</w:t>
      </w:r>
      <w:r w:rsidR="006E756F">
        <w:t xml:space="preserve"> </w:t>
      </w:r>
      <w:r w:rsidR="006E756F">
        <w:fldChar w:fldCharType="begin"/>
      </w:r>
      <w:r w:rsidR="006B377C">
        <w:instrText xml:space="preserve"> ADDIN ZOTERO_ITEM CSL_CITATION {"citationID":"UVYBaN0e","properties":{"formattedCitation":"[17,21,30,34,35]","plainCitation":"[17,21,30,34,3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6B377C" w:rsidRPr="006B377C">
        <w:t>[17,21,30,34,35]</w:t>
      </w:r>
      <w:r w:rsidR="006E756F">
        <w:fldChar w:fldCharType="end"/>
      </w:r>
      <w:r>
        <w:t xml:space="preserve">. Other algorithms being used were KNN (K-Nearest Neighbors) </w:t>
      </w:r>
      <w:r w:rsidR="00BC60EC">
        <w:fldChar w:fldCharType="begin"/>
      </w:r>
      <w:r w:rsidR="006B377C">
        <w:instrText xml:space="preserve"> ADDIN ZOTERO_ITEM CSL_CITATION {"citationID":"6KWy0F8a","properties":{"formattedCitation":"[30,42]","plainCitation":"[30,4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6B377C" w:rsidRPr="006B377C">
        <w:t>[30,42]</w:t>
      </w:r>
      <w:r w:rsidR="00BC60EC">
        <w:fldChar w:fldCharType="end"/>
      </w:r>
      <w:r>
        <w:t xml:space="preserve">, Decision Tree </w:t>
      </w:r>
      <w:r w:rsidR="00BF2071">
        <w:fldChar w:fldCharType="begin"/>
      </w:r>
      <w:r w:rsidR="006B377C">
        <w:instrText xml:space="preserve"> ADDIN ZOTERO_ITEM CSL_CITATION {"citationID":"XPFGUbQO","properties":{"formattedCitation":"[16,36]","plainCitation":"[16,3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6B377C" w:rsidRPr="006B377C">
        <w:t>[16,36]</w:t>
      </w:r>
      <w:r w:rsidR="00BF2071">
        <w:fldChar w:fldCharType="end"/>
      </w:r>
      <w:r>
        <w:t xml:space="preserve">, SVM (Support Vector Machine) </w:t>
      </w:r>
      <w:r w:rsidR="00770E7B">
        <w:fldChar w:fldCharType="begin"/>
      </w:r>
      <w:r w:rsidR="006B377C">
        <w:instrText xml:space="preserve"> ADDIN ZOTERO_ITEM CSL_CITATION {"citationID":"DlMTjBQy","properties":{"formattedCitation":"[33,41]","plainCitation":"[33,4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6B377C" w:rsidRPr="006B377C">
        <w:t>[33,41]</w:t>
      </w:r>
      <w:r w:rsidR="00770E7B">
        <w:fldChar w:fldCharType="end"/>
      </w:r>
      <w:r>
        <w:t xml:space="preserve">, RF (Random Forest) </w:t>
      </w:r>
      <w:r w:rsidR="00F5616A">
        <w:fldChar w:fldCharType="begin"/>
      </w:r>
      <w:r w:rsidR="006B377C">
        <w:instrText xml:space="preserve"> ADDIN ZOTERO_ITEM CSL_CITATION {"citationID":"7dtp7dkU","properties":{"formattedCitation":"[32,47]","plainCitation":"[32,4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6B377C" w:rsidRPr="006B377C">
        <w:t>[32,47]</w:t>
      </w:r>
      <w:r w:rsidR="00F5616A">
        <w:fldChar w:fldCharType="end"/>
      </w:r>
      <w:r>
        <w:t>, SNN (Spiking Neural Network)</w:t>
      </w:r>
      <w:r w:rsidR="0060325B">
        <w:t xml:space="preserve"> </w:t>
      </w:r>
      <w:r w:rsidR="0060325B">
        <w:fldChar w:fldCharType="begin"/>
      </w:r>
      <w:r w:rsidR="006B377C">
        <w:instrText xml:space="preserve"> ADDIN ZOTERO_ITEM CSL_CITATION {"citationID":"OarpLD3f","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6B377C" w:rsidRPr="006B377C">
        <w:t>[23]</w:t>
      </w:r>
      <w:r w:rsidR="0060325B">
        <w:fldChar w:fldCharType="end"/>
      </w:r>
      <w:r>
        <w:t xml:space="preserve">, SLR (Simple Logistic Regression) </w:t>
      </w:r>
      <w:r w:rsidR="0060325B">
        <w:fldChar w:fldCharType="begin"/>
      </w:r>
      <w:r w:rsidR="006B377C">
        <w:instrText xml:space="preserve"> ADDIN ZOTERO_ITEM CSL_CITATION {"citationID":"dy83aUit","properties":{"formattedCitation":"[25]","plainCitation":"[25]","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6B377C" w:rsidRPr="006B377C">
        <w:t>[25]</w:t>
      </w:r>
      <w:r w:rsidR="0060325B">
        <w:fldChar w:fldCharType="end"/>
      </w:r>
      <w:r w:rsidR="00A848C9">
        <w:t>, Self</w:t>
      </w:r>
      <w:r>
        <w:t xml:space="preserve">-Organizing Map </w:t>
      </w:r>
      <w:r w:rsidR="0060325B">
        <w:fldChar w:fldCharType="begin"/>
      </w:r>
      <w:r w:rsidR="006B377C">
        <w:instrText xml:space="preserve"> ADDIN ZOTERO_ITEM CSL_CITATION {"citationID":"XRsOSJqs","properties":{"formattedCitation":"[20]","plainCitation":"[20]","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6B377C" w:rsidRPr="006B377C">
        <w:t>[20]</w:t>
      </w:r>
      <w:r w:rsidR="0060325B">
        <w:fldChar w:fldCharType="end"/>
      </w:r>
      <w:r>
        <w:t>, and Dynamic time Wrapping</w:t>
      </w:r>
      <w:r w:rsidR="00DE70C8">
        <w:t xml:space="preserve"> </w:t>
      </w:r>
      <w:r w:rsidR="00DE70C8">
        <w:fldChar w:fldCharType="begin"/>
      </w:r>
      <w:r w:rsidR="00B718CB">
        <w:instrText xml:space="preserve"> ADDIN ZOTERO_ITEM CSL_CITATION {"citationID":"l6v9Fv0T","properties":{"formattedCitation":"[14]","plainCitation":"[14]","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B718CB" w:rsidRPr="00B718CB">
        <w:t>[14]</w:t>
      </w:r>
      <w:r w:rsidR="00DE70C8">
        <w:fldChar w:fldCharType="end"/>
      </w:r>
      <w:r>
        <w:t xml:space="preserve">. On the other hand, there were 7 studies that didn’t employ the use ML models in the classification of sitting postures </w:t>
      </w:r>
      <w:r w:rsidR="00DE70C8">
        <w:fldChar w:fldCharType="begin"/>
      </w:r>
      <w:r w:rsidR="006B377C">
        <w:instrText xml:space="preserve"> ADDIN ZOTERO_ITEM CSL_CITATION {"citationID":"Uq3xL9PL","properties":{"formattedCitation":"[15,18,26,35,48,49]","plainCitation":"[15,18,26,35,48,4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6B377C" w:rsidRPr="006B377C">
        <w:t>[15,18,26,35,48,49]</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00D56D13"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6A0990">
        <w:instrText xml:space="preserve"> ADDIN ZOTERO_ITEM CSL_CITATION {"citationID":"3ahQCF3c","properties":{"formattedCitation":"[50]","plainCitation":"[5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6A0990" w:rsidRPr="006A0990">
        <w:t>[50]</w:t>
      </w:r>
      <w:r w:rsidR="006A0990">
        <w:fldChar w:fldCharType="end"/>
      </w:r>
      <w:r w:rsidR="00605DEE">
        <w:t>.</w:t>
      </w:r>
    </w:p>
    <w:p w14:paraId="754A63BB" w14:textId="77777777" w:rsidR="00261428" w:rsidRDefault="00261428"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76C14593"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6A0990">
        <w:instrText xml:space="preserve"> ADDIN ZOTERO_ITEM CSL_CITATION {"citationID":"ovn3bX6t","properties":{"formattedCitation":"[51]","plainCitation":"[51]","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6A0990" w:rsidRPr="006A0990">
        <w:t>[51]</w:t>
      </w:r>
      <w:r w:rsidR="00D16116">
        <w:fldChar w:fldCharType="end"/>
      </w:r>
      <w:r>
        <w:t xml:space="preserve">. The study that had the least number of postures classified was by Feng et al. </w:t>
      </w:r>
      <w:r w:rsidR="00D16116">
        <w:fldChar w:fldCharType="begin"/>
      </w:r>
      <w:r w:rsidR="00C55C4B">
        <w:instrText xml:space="preserve"> ADDIN ZOTERO_ITEM CSL_CITATION {"citationID":"By6poxzU","properties":{"formattedCitation":"[47]","plainCitation":"[47]","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55C4B" w:rsidRPr="00C55C4B">
        <w:t>[47]</w:t>
      </w:r>
      <w:r w:rsidR="00D16116">
        <w:fldChar w:fldCharType="end"/>
      </w:r>
      <w:r>
        <w:t xml:space="preserve"> who used RFID tag to classify 3 sitting postures (a. Sitting straight, b. Leaning Forward, c. Leaning Backward). On the other hand, Wang et al. </w:t>
      </w:r>
      <w:r w:rsidR="00D16116">
        <w:fldChar w:fldCharType="begin"/>
      </w:r>
      <w:r w:rsidR="006B377C">
        <w:instrText xml:space="preserve"> ADDIN ZOTERO_ITEM CSL_CITATION {"citationID":"PMpXGNGb","properties":{"formattedCitation":"[23]","plainCitation":"[23]","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6B377C" w:rsidRPr="006B377C">
        <w:t>[23]</w:t>
      </w:r>
      <w:r w:rsidR="00D16116">
        <w:fldChar w:fldCharType="end"/>
      </w:r>
      <w:r>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116D08">
        <w:instrText xml:space="preserve"> ADDIN ZOTERO_ITEM CSL_CITATION {"citationID":"VXBhrRrn","properties":{"formattedCitation":"[40]","plainCitation":"[40]","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116D08" w:rsidRPr="00116D08">
        <w:t>[40]</w:t>
      </w:r>
      <w:r w:rsidR="00116D08">
        <w:fldChar w:fldCharType="end"/>
      </w:r>
      <w:r w:rsidR="00116D08">
        <w:t xml:space="preserve"> </w:t>
      </w:r>
      <w:r>
        <w:t>looked at detecting up to 15 different postures which was the highest seen among other studies</w:t>
      </w:r>
      <w:r w:rsidR="00510258">
        <w:t xml:space="preserve"> found</w:t>
      </w:r>
      <w:r>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7B3D162F"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w:t>
      </w:r>
      <w:r>
        <w:lastRenderedPageBreak/>
        <w:t xml:space="preserve">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6B377C">
        <w:instrText xml:space="preserve"> ADDIN ZOTERO_ITEM CSL_CITATION {"citationID":"LddtncA6","properties":{"formattedCitation":"[20,26,30,39,48]","plainCitation":"[20,26,30,39,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6B377C" w:rsidRPr="006B377C">
        <w:t>[20,26,30,39,48]</w:t>
      </w:r>
      <w:r w:rsidR="005734CA">
        <w:fldChar w:fldCharType="end"/>
      </w:r>
      <w:r>
        <w:t xml:space="preserve">. Another common method was the use of a Desktop application which was done by some studies </w:t>
      </w:r>
      <w:r w:rsidR="009359BE">
        <w:fldChar w:fldCharType="begin"/>
      </w:r>
      <w:r w:rsidR="006B377C">
        <w:instrText xml:space="preserve"> ADDIN ZOTERO_ITEM CSL_CITATION {"citationID":"fflZDuek","properties":{"formattedCitation":"[23,33,38,45]","plainCitation":"[23,33,38,4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6B377C" w:rsidRPr="006B377C">
        <w:t>[23,33,38,45]</w:t>
      </w:r>
      <w:r w:rsidR="009359BE">
        <w:fldChar w:fldCharType="end"/>
      </w:r>
      <w:r>
        <w:t>. Alternatively, instead of implementing an interactive platform such as a mobile or a desktop app,</w:t>
      </w:r>
      <w:r w:rsidR="00365487">
        <w:t xml:space="preserve"> Ran et al. </w:t>
      </w:r>
      <w:r w:rsidR="00365487">
        <w:fldChar w:fldCharType="begin"/>
      </w:r>
      <w:r w:rsidR="006A0990">
        <w:instrText xml:space="preserve"> ADDIN ZOTERO_ITEM CSL_CITATION {"citationID":"pBafoljN","properties":{"formattedCitation":"[52]","plainCitation":"[52]","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6A0990" w:rsidRPr="006A0990">
        <w:t>[52]</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6B377C">
        <w:instrText xml:space="preserve"> ADDIN ZOTERO_ITEM CSL_CITATION {"citationID":"G2YLu9L6","properties":{"formattedCitation":"[35]","plainCitation":"[35]","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6B377C" w:rsidRPr="006B377C">
        <w:t>[35]</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661DCEFC"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10482A">
        <w:instrText xml:space="preserve"> ADDIN ZOTERO_ITEM CSL_CITATION {"citationID":"SG8l7x0S","properties":{"formattedCitation":"[16]","plainCitation":"[16]","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10482A" w:rsidRPr="0010482A">
        <w:t>[16]</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lastRenderedPageBreak/>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2" w:name="_Hlk89945590"/>
      <w:bookmarkStart w:id="3" w:name="_Hlk60054323"/>
      <w:r w:rsidRPr="00B27433">
        <w:rPr>
          <w:b/>
        </w:rPr>
        <w:t xml:space="preserve">Institutional Review Board Statement: </w:t>
      </w:r>
      <w:r w:rsidR="001718DC" w:rsidRPr="001718DC">
        <w:t>Not applicable</w:t>
      </w:r>
    </w:p>
    <w:bookmarkEnd w:id="2"/>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3"/>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r w:rsidRPr="00B737F2">
        <w:rPr>
          <w:b/>
          <w:bCs/>
          <w:sz w:val="32"/>
          <w:szCs w:val="36"/>
        </w:rPr>
        <w:t xml:space="preserve">Full Literature Review </w:t>
      </w:r>
      <w:r>
        <w:rPr>
          <w:b/>
          <w:bCs/>
          <w:sz w:val="32"/>
          <w:szCs w:val="36"/>
        </w:rPr>
        <w:t xml:space="preserve">Excel </w:t>
      </w:r>
      <w:r w:rsidRPr="00B737F2">
        <w:rPr>
          <w:b/>
          <w:bCs/>
          <w:sz w:val="32"/>
          <w:szCs w:val="36"/>
        </w:rPr>
        <w:t>Table Here</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Default="00BE3F91" w:rsidP="002D7D5E">
      <w:pPr>
        <w:pStyle w:val="MDPI31text"/>
      </w:pPr>
    </w:p>
    <w:p w14:paraId="0D078853" w14:textId="77777777" w:rsidR="004133BA" w:rsidRDefault="004133BA" w:rsidP="002D7D5E">
      <w:pPr>
        <w:pStyle w:val="MDPI31text"/>
      </w:pPr>
    </w:p>
    <w:p w14:paraId="7359EAAA" w14:textId="77777777" w:rsidR="004133BA" w:rsidRDefault="004133BA" w:rsidP="002D7D5E">
      <w:pPr>
        <w:pStyle w:val="MDPI31text"/>
      </w:pPr>
    </w:p>
    <w:p w14:paraId="36B3272B" w14:textId="77777777" w:rsidR="004133BA" w:rsidRDefault="004133BA" w:rsidP="002D7D5E">
      <w:pPr>
        <w:pStyle w:val="MDPI31text"/>
      </w:pPr>
    </w:p>
    <w:p w14:paraId="1BEE531B" w14:textId="77777777" w:rsidR="004133BA" w:rsidRDefault="004133BA" w:rsidP="002D7D5E">
      <w:pPr>
        <w:pStyle w:val="MDPI31text"/>
      </w:pPr>
    </w:p>
    <w:p w14:paraId="3B51EBAA" w14:textId="77777777" w:rsidR="004133BA" w:rsidRDefault="004133BA" w:rsidP="002D7D5E">
      <w:pPr>
        <w:pStyle w:val="MDPI31text"/>
      </w:pPr>
    </w:p>
    <w:p w14:paraId="0C82BA20" w14:textId="77777777" w:rsidR="004133BA" w:rsidRDefault="004133BA" w:rsidP="002D7D5E">
      <w:pPr>
        <w:pStyle w:val="MDPI31text"/>
      </w:pPr>
    </w:p>
    <w:p w14:paraId="27A5E850" w14:textId="77777777" w:rsidR="004133BA" w:rsidRDefault="004133BA" w:rsidP="002D7D5E">
      <w:pPr>
        <w:pStyle w:val="MDPI31text"/>
      </w:pPr>
    </w:p>
    <w:p w14:paraId="57E63CB4" w14:textId="77777777" w:rsidR="004133BA" w:rsidRDefault="004133BA" w:rsidP="002D7D5E">
      <w:pPr>
        <w:pStyle w:val="MDPI31text"/>
      </w:pPr>
    </w:p>
    <w:p w14:paraId="235812F6" w14:textId="77777777" w:rsidR="004133BA" w:rsidRDefault="004133BA" w:rsidP="002D7D5E">
      <w:pPr>
        <w:pStyle w:val="MDPI31text"/>
      </w:pPr>
    </w:p>
    <w:p w14:paraId="0EE9D502" w14:textId="77777777" w:rsidR="004133BA" w:rsidRDefault="004133BA" w:rsidP="002D7D5E">
      <w:pPr>
        <w:pStyle w:val="MDPI31text"/>
      </w:pPr>
    </w:p>
    <w:p w14:paraId="2283D896" w14:textId="77777777" w:rsidR="004133BA" w:rsidRDefault="004133BA" w:rsidP="002D7D5E">
      <w:pPr>
        <w:pStyle w:val="MDPI31text"/>
      </w:pPr>
    </w:p>
    <w:p w14:paraId="4B10A552" w14:textId="77777777" w:rsidR="004133BA" w:rsidRDefault="004133BA" w:rsidP="002D7D5E">
      <w:pPr>
        <w:pStyle w:val="MDPI31text"/>
      </w:pPr>
    </w:p>
    <w:p w14:paraId="04A5C74B" w14:textId="77777777" w:rsidR="004133BA" w:rsidRDefault="004133BA" w:rsidP="002D7D5E">
      <w:pPr>
        <w:pStyle w:val="MDPI31text"/>
      </w:pPr>
    </w:p>
    <w:p w14:paraId="01757211" w14:textId="77777777" w:rsidR="004133BA" w:rsidRPr="00613B31" w:rsidRDefault="004133BA" w:rsidP="002D7D5E">
      <w:pPr>
        <w:pStyle w:val="MDPI31text"/>
      </w:pPr>
    </w:p>
    <w:p w14:paraId="4D96F7B7" w14:textId="77777777" w:rsidR="00E93210" w:rsidRDefault="00E93210" w:rsidP="00070792">
      <w:pPr>
        <w:pStyle w:val="MDPI21heading1"/>
        <w:ind w:left="0"/>
      </w:pPr>
      <w:r w:rsidRPr="00FA04F1">
        <w:t>References</w:t>
      </w:r>
    </w:p>
    <w:p w14:paraId="456D6390" w14:textId="77777777" w:rsidR="00116D08" w:rsidRDefault="007A08BB" w:rsidP="00116D08">
      <w:pPr>
        <w:pStyle w:val="Bibliography"/>
      </w:pPr>
      <w:r>
        <w:fldChar w:fldCharType="begin"/>
      </w:r>
      <w:r w:rsidR="00CD5D9D">
        <w:instrText xml:space="preserve"> ADDIN ZOTERO_BIBL {"uncited":[],"omitted":[],"custom":[]} CSL_BIBLIOGRAPHY </w:instrText>
      </w:r>
      <w:r>
        <w:fldChar w:fldCharType="separate"/>
      </w:r>
      <w:r w:rsidR="00116D08">
        <w:t xml:space="preserve">1. </w:t>
      </w:r>
      <w:r w:rsidR="00116D08">
        <w:tab/>
        <w:t xml:space="preserve">Gill, T.K.; </w:t>
      </w:r>
      <w:proofErr w:type="spellStart"/>
      <w:r w:rsidR="00116D08">
        <w:t>Mittinty</w:t>
      </w:r>
      <w:proofErr w:type="spellEnd"/>
      <w:r w:rsidR="00116D08">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116D08">
        <w:rPr>
          <w:i/>
          <w:iCs/>
        </w:rPr>
        <w:t>The Lancet Rheumatology</w:t>
      </w:r>
      <w:r w:rsidR="00116D08">
        <w:t xml:space="preserve"> </w:t>
      </w:r>
      <w:r w:rsidR="00116D08">
        <w:rPr>
          <w:b/>
          <w:bCs/>
        </w:rPr>
        <w:t>2023</w:t>
      </w:r>
      <w:r w:rsidR="00116D08">
        <w:t xml:space="preserve">, </w:t>
      </w:r>
      <w:r w:rsidR="00116D08">
        <w:rPr>
          <w:i/>
          <w:iCs/>
        </w:rPr>
        <w:t>5</w:t>
      </w:r>
      <w:r w:rsidR="00116D08">
        <w:t>, e670–e682, doi:10.1016/S2665-9913(23)00232-1.</w:t>
      </w:r>
    </w:p>
    <w:p w14:paraId="10916A7A" w14:textId="77777777" w:rsidR="00116D08" w:rsidRDefault="00116D08" w:rsidP="00116D08">
      <w:pPr>
        <w:pStyle w:val="Bibliography"/>
      </w:pPr>
      <w:r>
        <w:t xml:space="preserve">2. </w:t>
      </w:r>
      <w:r>
        <w:tab/>
      </w:r>
      <w:proofErr w:type="spellStart"/>
      <w:r>
        <w:t>Martimo</w:t>
      </w:r>
      <w:proofErr w:type="spellEnd"/>
      <w:r>
        <w:t xml:space="preserve">, K.-P. </w:t>
      </w:r>
      <w:r>
        <w:rPr>
          <w:i/>
          <w:iCs/>
        </w:rPr>
        <w:t>Musculoskeletal Disorders, Disability, and Work</w:t>
      </w:r>
      <w:r>
        <w:t>; Finnish Institute of Occupational Health: Helsinki, Finland, 2010; ISBN 978-951-802-987-1.</w:t>
      </w:r>
    </w:p>
    <w:p w14:paraId="35AE71A9" w14:textId="77777777" w:rsidR="00116D08" w:rsidRDefault="00116D08" w:rsidP="00116D08">
      <w:pPr>
        <w:pStyle w:val="Bibliography"/>
      </w:pPr>
      <w:r>
        <w:t xml:space="preserve">3.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004B21BC" w14:textId="77777777" w:rsidR="00116D08" w:rsidRDefault="00116D08" w:rsidP="00116D08">
      <w:pPr>
        <w:pStyle w:val="Bibliography"/>
      </w:pPr>
      <w:r>
        <w:t xml:space="preserve">4.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5D59EBC2" w14:textId="77777777" w:rsidR="00116D08" w:rsidRDefault="00116D08" w:rsidP="00116D08">
      <w:pPr>
        <w:pStyle w:val="Bibliography"/>
      </w:pPr>
      <w:r>
        <w:t xml:space="preserve">5. </w:t>
      </w:r>
      <w:r>
        <w:tab/>
        <w:t xml:space="preserve">Summers, K.; </w:t>
      </w:r>
      <w:proofErr w:type="spellStart"/>
      <w:r>
        <w:t>Jinnett</w:t>
      </w:r>
      <w:proofErr w:type="spellEnd"/>
      <w:r>
        <w:t xml:space="preserve">, K.J.; Bevan, S. Musculoskeletal Disorders, Workforce </w:t>
      </w:r>
      <w:proofErr w:type="gramStart"/>
      <w:r>
        <w:t>Health</w:t>
      </w:r>
      <w:proofErr w:type="gramEnd"/>
      <w:r>
        <w:t xml:space="preserve"> and Productivity in the United States. </w:t>
      </w:r>
      <w:r>
        <w:rPr>
          <w:i/>
          <w:iCs/>
        </w:rPr>
        <w:t>The Center for Workforce Health and Performance</w:t>
      </w:r>
      <w:r>
        <w:t xml:space="preserve"> </w:t>
      </w:r>
      <w:r>
        <w:rPr>
          <w:b/>
          <w:bCs/>
        </w:rPr>
        <w:t>2015</w:t>
      </w:r>
      <w:r>
        <w:t>.</w:t>
      </w:r>
    </w:p>
    <w:p w14:paraId="5DB64FBD" w14:textId="77777777" w:rsidR="00116D08" w:rsidRDefault="00116D08" w:rsidP="00116D08">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361DDADB" w14:textId="77777777" w:rsidR="00116D08" w:rsidRDefault="00116D08" w:rsidP="00116D08">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3261CB31" w14:textId="77777777" w:rsidR="00116D08" w:rsidRDefault="00116D08" w:rsidP="00116D08">
      <w:pPr>
        <w:pStyle w:val="Bibliography"/>
      </w:pPr>
      <w:r>
        <w:t xml:space="preserve">8.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6CBCE326" w14:textId="77777777" w:rsidR="00116D08" w:rsidRDefault="00116D08" w:rsidP="00116D08">
      <w:pPr>
        <w:pStyle w:val="Bibliography"/>
      </w:pPr>
      <w:r>
        <w:t xml:space="preserve">9.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25632C88" w14:textId="77777777" w:rsidR="00116D08" w:rsidRDefault="00116D08" w:rsidP="00116D08">
      <w:pPr>
        <w:pStyle w:val="Bibliography"/>
      </w:pPr>
      <w:r>
        <w:t xml:space="preserve">10.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68B01D78" w14:textId="77777777" w:rsidR="00116D08" w:rsidRDefault="00116D08" w:rsidP="00116D08">
      <w:pPr>
        <w:pStyle w:val="Bibliography"/>
      </w:pPr>
      <w:r>
        <w:t xml:space="preserve">11.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47676A0C" w14:textId="77777777" w:rsidR="00116D08" w:rsidRDefault="00116D08" w:rsidP="00116D08">
      <w:pPr>
        <w:pStyle w:val="Bibliography"/>
      </w:pPr>
      <w:r>
        <w:t xml:space="preserve">12.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655C25F3" w14:textId="77777777" w:rsidR="00116D08" w:rsidRDefault="00116D08" w:rsidP="00116D08">
      <w:pPr>
        <w:pStyle w:val="Bibliography"/>
      </w:pPr>
      <w:r>
        <w:lastRenderedPageBreak/>
        <w:t xml:space="preserve">1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B28C215" w14:textId="77777777" w:rsidR="00116D08" w:rsidRDefault="00116D08" w:rsidP="00116D08">
      <w:pPr>
        <w:pStyle w:val="Bibliography"/>
      </w:pPr>
      <w:r>
        <w:t xml:space="preserve">14.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5AA5B33" w14:textId="77777777" w:rsidR="00116D08" w:rsidRDefault="00116D08" w:rsidP="00116D08">
      <w:pPr>
        <w:pStyle w:val="Bibliography"/>
      </w:pPr>
      <w:r>
        <w:t xml:space="preserve">15.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73797683" w14:textId="77777777" w:rsidR="00116D08" w:rsidRDefault="00116D08" w:rsidP="00116D08">
      <w:pPr>
        <w:pStyle w:val="Bibliography"/>
      </w:pPr>
      <w:r>
        <w:t xml:space="preserve">16.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15C46844" w14:textId="77777777" w:rsidR="00116D08" w:rsidRDefault="00116D08" w:rsidP="00116D08">
      <w:pPr>
        <w:pStyle w:val="Bibliography"/>
      </w:pPr>
      <w:r>
        <w:t xml:space="preserve">17.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2AE0C91A" w14:textId="77777777" w:rsidR="00116D08" w:rsidRDefault="00116D08" w:rsidP="00116D08">
      <w:pPr>
        <w:pStyle w:val="Bibliography"/>
      </w:pPr>
      <w:r>
        <w:t xml:space="preserve">18.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0C8FC077" w14:textId="77777777" w:rsidR="00116D08" w:rsidRDefault="00116D08" w:rsidP="00116D08">
      <w:pPr>
        <w:pStyle w:val="Bibliography"/>
      </w:pPr>
      <w:r>
        <w:t xml:space="preserve">19.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01D75CCB" w14:textId="77777777" w:rsidR="00116D08" w:rsidRDefault="00116D08" w:rsidP="00116D08">
      <w:pPr>
        <w:pStyle w:val="Bibliography"/>
      </w:pPr>
      <w:r>
        <w:t xml:space="preserve">20.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E0F76C4" w14:textId="77777777" w:rsidR="00116D08" w:rsidRDefault="00116D08" w:rsidP="00116D08">
      <w:pPr>
        <w:pStyle w:val="Bibliography"/>
      </w:pPr>
      <w:r>
        <w:t xml:space="preserve">2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724C1EAF" w14:textId="77777777" w:rsidR="00116D08" w:rsidRDefault="00116D08" w:rsidP="00116D08">
      <w:pPr>
        <w:pStyle w:val="Bibliography"/>
      </w:pPr>
      <w:r>
        <w:t xml:space="preserve">22.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D421C7A" w14:textId="77777777" w:rsidR="00116D08" w:rsidRDefault="00116D08" w:rsidP="00116D08">
      <w:pPr>
        <w:pStyle w:val="Bibliography"/>
      </w:pPr>
      <w:r>
        <w:t xml:space="preserve">23.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C4B6CBC" w14:textId="77777777" w:rsidR="00116D08" w:rsidRDefault="00116D08" w:rsidP="00116D08">
      <w:pPr>
        <w:pStyle w:val="Bibliography"/>
      </w:pPr>
      <w:r>
        <w:t xml:space="preserve">24.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149717E1" w14:textId="77777777" w:rsidR="00116D08" w:rsidRDefault="00116D08" w:rsidP="00116D08">
      <w:pPr>
        <w:pStyle w:val="Bibliography"/>
      </w:pPr>
      <w:r>
        <w:t xml:space="preserve">25.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037BD355" w14:textId="77777777" w:rsidR="00116D08" w:rsidRDefault="00116D08" w:rsidP="00116D08">
      <w:pPr>
        <w:pStyle w:val="Bibliography"/>
      </w:pPr>
      <w:r>
        <w:t xml:space="preserve">26.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40670705" w14:textId="77777777" w:rsidR="00116D08" w:rsidRDefault="00116D08" w:rsidP="00116D08">
      <w:pPr>
        <w:pStyle w:val="Bibliography"/>
      </w:pPr>
      <w:r>
        <w:t xml:space="preserve">27.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852BEC" w14:textId="77777777" w:rsidR="00116D08" w:rsidRDefault="00116D08" w:rsidP="00116D08">
      <w:pPr>
        <w:pStyle w:val="Bibliography"/>
      </w:pPr>
      <w:r>
        <w:t xml:space="preserve">28.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4EF2E628" w14:textId="77777777" w:rsidR="00116D08" w:rsidRDefault="00116D08" w:rsidP="00116D08">
      <w:pPr>
        <w:pStyle w:val="Bibliography"/>
      </w:pPr>
      <w:r>
        <w:t xml:space="preserve">29.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7747C2C" w14:textId="77777777" w:rsidR="00116D08" w:rsidRDefault="00116D08" w:rsidP="00116D08">
      <w:pPr>
        <w:pStyle w:val="Bibliography"/>
      </w:pPr>
      <w:r>
        <w:lastRenderedPageBreak/>
        <w:t xml:space="preserve">30.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ACC968D" w14:textId="77777777" w:rsidR="00116D08" w:rsidRDefault="00116D08" w:rsidP="00116D08">
      <w:pPr>
        <w:pStyle w:val="Bibliography"/>
      </w:pPr>
      <w:r>
        <w:t xml:space="preserve">31.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05B86EA7" w14:textId="77777777" w:rsidR="00116D08" w:rsidRDefault="00116D08" w:rsidP="00116D08">
      <w:pPr>
        <w:pStyle w:val="Bibliography"/>
      </w:pPr>
      <w:r>
        <w:t xml:space="preserve">32.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F799E77" w14:textId="77777777" w:rsidR="00116D08" w:rsidRDefault="00116D08" w:rsidP="00116D08">
      <w:pPr>
        <w:pStyle w:val="Bibliography"/>
      </w:pPr>
      <w:r>
        <w:t xml:space="preserve">33.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7C0EBA2" w14:textId="77777777" w:rsidR="00116D08" w:rsidRDefault="00116D08" w:rsidP="00116D08">
      <w:pPr>
        <w:pStyle w:val="Bibliography"/>
      </w:pPr>
      <w:r>
        <w:t xml:space="preserve">34.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4F1C8CBA" w14:textId="77777777" w:rsidR="00116D08" w:rsidRDefault="00116D08" w:rsidP="00116D08">
      <w:pPr>
        <w:pStyle w:val="Bibliography"/>
      </w:pPr>
      <w:r>
        <w:t xml:space="preserve">35.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154FA479" w14:textId="77777777" w:rsidR="00116D08" w:rsidRDefault="00116D08" w:rsidP="00116D08">
      <w:pPr>
        <w:pStyle w:val="Bibliography"/>
      </w:pPr>
      <w:r>
        <w:t xml:space="preserve">36.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2B6574D3" w14:textId="77777777" w:rsidR="00116D08" w:rsidRDefault="00116D08" w:rsidP="00116D08">
      <w:pPr>
        <w:pStyle w:val="Bibliography"/>
      </w:pPr>
      <w:r>
        <w:t xml:space="preserve">37.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6E3F8556" w14:textId="77777777" w:rsidR="00116D08" w:rsidRDefault="00116D08" w:rsidP="00116D08">
      <w:pPr>
        <w:pStyle w:val="Bibliography"/>
      </w:pPr>
      <w:r>
        <w:t xml:space="preserve">38.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15EB2769" w14:textId="77777777" w:rsidR="00116D08" w:rsidRDefault="00116D08" w:rsidP="00116D08">
      <w:pPr>
        <w:pStyle w:val="Bibliography"/>
      </w:pPr>
      <w:r>
        <w:t xml:space="preserve">39.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7953A1A9" w14:textId="77777777" w:rsidR="00116D08" w:rsidRDefault="00116D08" w:rsidP="00116D08">
      <w:pPr>
        <w:pStyle w:val="Bibliography"/>
      </w:pPr>
      <w:r>
        <w:t xml:space="preserve">40.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186DCB48" w14:textId="77777777" w:rsidR="00116D08" w:rsidRDefault="00116D08" w:rsidP="00116D08">
      <w:pPr>
        <w:pStyle w:val="Bibliography"/>
      </w:pPr>
      <w:r>
        <w:t xml:space="preserve">4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71C3870" w14:textId="77777777" w:rsidR="00116D08" w:rsidRDefault="00116D08" w:rsidP="00116D08">
      <w:pPr>
        <w:pStyle w:val="Bibliography"/>
      </w:pPr>
      <w:r>
        <w:t xml:space="preserve">42.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0ADEBC5" w14:textId="77777777" w:rsidR="00116D08" w:rsidRDefault="00116D08" w:rsidP="00116D08">
      <w:pPr>
        <w:pStyle w:val="Bibliography"/>
      </w:pPr>
      <w:r>
        <w:t xml:space="preserve">43.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4B3A9831" w14:textId="77777777" w:rsidR="00116D08" w:rsidRDefault="00116D08" w:rsidP="00116D08">
      <w:pPr>
        <w:pStyle w:val="Bibliography"/>
      </w:pPr>
      <w:r>
        <w:t xml:space="preserve">44.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21ED6F69" w14:textId="77777777" w:rsidR="00116D08" w:rsidRDefault="00116D08" w:rsidP="00116D08">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2CD7E04B" w14:textId="77777777" w:rsidR="00116D08" w:rsidRDefault="00116D08" w:rsidP="00116D08">
      <w:pPr>
        <w:pStyle w:val="Bibliography"/>
      </w:pPr>
      <w:r>
        <w:lastRenderedPageBreak/>
        <w:t xml:space="preserve">46.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70C46C38" w14:textId="77777777" w:rsidR="00116D08" w:rsidRDefault="00116D08" w:rsidP="00116D08">
      <w:pPr>
        <w:pStyle w:val="Bibliography"/>
      </w:pPr>
      <w:r>
        <w:t xml:space="preserve">47.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3A788B6B" w14:textId="77777777" w:rsidR="00116D08" w:rsidRDefault="00116D08" w:rsidP="00116D08">
      <w:pPr>
        <w:pStyle w:val="Bibliography"/>
      </w:pPr>
      <w:r>
        <w:t xml:space="preserve">48.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3D895114" w14:textId="77777777" w:rsidR="00116D08" w:rsidRDefault="00116D08" w:rsidP="00116D08">
      <w:pPr>
        <w:pStyle w:val="Bibliography"/>
      </w:pPr>
      <w:r>
        <w:t xml:space="preserve">4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57F83180" w14:textId="77777777" w:rsidR="00116D08" w:rsidRDefault="00116D08" w:rsidP="00116D08">
      <w:pPr>
        <w:pStyle w:val="Bibliography"/>
      </w:pPr>
      <w:r>
        <w:t xml:space="preserve">50.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678FCF0B" w14:textId="77777777" w:rsidR="00116D08" w:rsidRDefault="00116D08" w:rsidP="00116D08">
      <w:pPr>
        <w:pStyle w:val="Bibliography"/>
      </w:pPr>
      <w:r>
        <w:t xml:space="preserve">51.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t>
      </w:r>
      <w:proofErr w:type="gramStart"/>
      <w:r>
        <w:t>With</w:t>
      </w:r>
      <w:proofErr w:type="gramEnd"/>
      <w:r>
        <w:t xml:space="preserve">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306C725" w14:textId="77777777" w:rsidR="00116D08" w:rsidRDefault="00116D08" w:rsidP="00116D08">
      <w:pPr>
        <w:pStyle w:val="Bibliography"/>
      </w:pPr>
      <w:r>
        <w:t xml:space="preserve">52.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5D30D0BA"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3B7EE8">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desola D F (FCES)" w:date="2024-01-11T08:24:00Z" w:initials="DO">
    <w:p w14:paraId="640169F4" w14:textId="77777777" w:rsidR="00FA5436" w:rsidRDefault="00FA5436" w:rsidP="00FA5436">
      <w:pPr>
        <w:pStyle w:val="CommentText"/>
        <w:jc w:val="left"/>
      </w:pPr>
      <w:r>
        <w:rPr>
          <w:rStyle w:val="CommentReference"/>
        </w:rPr>
        <w:annotationRef/>
      </w:r>
      <w:r>
        <w:t>Also talk about the neurological aspects of it and it’s effects on improper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016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E1E07C" w16cex:dateUtc="2024-01-11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0169F4" w16cid:durableId="68E1E0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8BB7A" w14:textId="77777777" w:rsidR="003B7EE8" w:rsidRDefault="003B7EE8">
      <w:pPr>
        <w:spacing w:line="240" w:lineRule="auto"/>
      </w:pPr>
      <w:r>
        <w:separator/>
      </w:r>
    </w:p>
  </w:endnote>
  <w:endnote w:type="continuationSeparator" w:id="0">
    <w:p w14:paraId="7EFFE9B3" w14:textId="77777777" w:rsidR="003B7EE8" w:rsidRDefault="003B7E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A962F8" w14:textId="77777777" w:rsidR="003B7EE8" w:rsidRDefault="003B7EE8">
      <w:pPr>
        <w:spacing w:line="240" w:lineRule="auto"/>
      </w:pPr>
      <w:r>
        <w:separator/>
      </w:r>
    </w:p>
  </w:footnote>
  <w:footnote w:type="continuationSeparator" w:id="0">
    <w:p w14:paraId="6762344A" w14:textId="77777777" w:rsidR="003B7EE8" w:rsidRDefault="003B7E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01DB4"/>
    <w:rsid w:val="00007D3D"/>
    <w:rsid w:val="000122AB"/>
    <w:rsid w:val="00012F4D"/>
    <w:rsid w:val="000245F1"/>
    <w:rsid w:val="00035DBF"/>
    <w:rsid w:val="000426F6"/>
    <w:rsid w:val="0005127A"/>
    <w:rsid w:val="00051552"/>
    <w:rsid w:val="00054346"/>
    <w:rsid w:val="000561FF"/>
    <w:rsid w:val="00056FD5"/>
    <w:rsid w:val="00057ED3"/>
    <w:rsid w:val="00060983"/>
    <w:rsid w:val="00064A99"/>
    <w:rsid w:val="0006703E"/>
    <w:rsid w:val="00070792"/>
    <w:rsid w:val="00072F75"/>
    <w:rsid w:val="00080004"/>
    <w:rsid w:val="000920EF"/>
    <w:rsid w:val="000921C6"/>
    <w:rsid w:val="00096C5B"/>
    <w:rsid w:val="000A1078"/>
    <w:rsid w:val="000A22EF"/>
    <w:rsid w:val="000A72BF"/>
    <w:rsid w:val="000B0C7D"/>
    <w:rsid w:val="000B4FD6"/>
    <w:rsid w:val="000B569B"/>
    <w:rsid w:val="000B5EC8"/>
    <w:rsid w:val="000D093B"/>
    <w:rsid w:val="000D386D"/>
    <w:rsid w:val="000E10A1"/>
    <w:rsid w:val="000E6755"/>
    <w:rsid w:val="00102E15"/>
    <w:rsid w:val="0010482A"/>
    <w:rsid w:val="00104A38"/>
    <w:rsid w:val="00107716"/>
    <w:rsid w:val="00116A62"/>
    <w:rsid w:val="00116D08"/>
    <w:rsid w:val="00117995"/>
    <w:rsid w:val="00122648"/>
    <w:rsid w:val="00131EA8"/>
    <w:rsid w:val="00135066"/>
    <w:rsid w:val="001368F3"/>
    <w:rsid w:val="00141CD5"/>
    <w:rsid w:val="001441F6"/>
    <w:rsid w:val="001445B9"/>
    <w:rsid w:val="00146F28"/>
    <w:rsid w:val="00152C3B"/>
    <w:rsid w:val="00153545"/>
    <w:rsid w:val="00155325"/>
    <w:rsid w:val="0015690E"/>
    <w:rsid w:val="001615DC"/>
    <w:rsid w:val="00163483"/>
    <w:rsid w:val="00164AE5"/>
    <w:rsid w:val="001658C7"/>
    <w:rsid w:val="001718DC"/>
    <w:rsid w:val="00176972"/>
    <w:rsid w:val="00194D3B"/>
    <w:rsid w:val="001B2108"/>
    <w:rsid w:val="001B65E3"/>
    <w:rsid w:val="001C4008"/>
    <w:rsid w:val="001C60E4"/>
    <w:rsid w:val="001D2764"/>
    <w:rsid w:val="001D3467"/>
    <w:rsid w:val="001E2AEB"/>
    <w:rsid w:val="001F5853"/>
    <w:rsid w:val="00214271"/>
    <w:rsid w:val="00217BC0"/>
    <w:rsid w:val="00222CA6"/>
    <w:rsid w:val="00230F90"/>
    <w:rsid w:val="0023111C"/>
    <w:rsid w:val="0023443F"/>
    <w:rsid w:val="002512E1"/>
    <w:rsid w:val="0025212C"/>
    <w:rsid w:val="002532CA"/>
    <w:rsid w:val="00255A6D"/>
    <w:rsid w:val="00256D45"/>
    <w:rsid w:val="00261428"/>
    <w:rsid w:val="00265AC0"/>
    <w:rsid w:val="00266A6B"/>
    <w:rsid w:val="0027042E"/>
    <w:rsid w:val="0028224B"/>
    <w:rsid w:val="002A1F1B"/>
    <w:rsid w:val="002A77E9"/>
    <w:rsid w:val="002B1144"/>
    <w:rsid w:val="002B4990"/>
    <w:rsid w:val="002B5A55"/>
    <w:rsid w:val="002B786A"/>
    <w:rsid w:val="002C0F71"/>
    <w:rsid w:val="002C622D"/>
    <w:rsid w:val="002D7D5E"/>
    <w:rsid w:val="002E69A2"/>
    <w:rsid w:val="002F26EF"/>
    <w:rsid w:val="002F3AF5"/>
    <w:rsid w:val="002F519B"/>
    <w:rsid w:val="0030186F"/>
    <w:rsid w:val="00303767"/>
    <w:rsid w:val="0030687D"/>
    <w:rsid w:val="0030701D"/>
    <w:rsid w:val="00311AE0"/>
    <w:rsid w:val="00317AC0"/>
    <w:rsid w:val="00320D3C"/>
    <w:rsid w:val="00326141"/>
    <w:rsid w:val="00335AD8"/>
    <w:rsid w:val="00335DC6"/>
    <w:rsid w:val="00336831"/>
    <w:rsid w:val="00343425"/>
    <w:rsid w:val="0034379F"/>
    <w:rsid w:val="0035032D"/>
    <w:rsid w:val="00354C2D"/>
    <w:rsid w:val="00357223"/>
    <w:rsid w:val="00357F7A"/>
    <w:rsid w:val="0036011B"/>
    <w:rsid w:val="003609A1"/>
    <w:rsid w:val="003652CD"/>
    <w:rsid w:val="00365487"/>
    <w:rsid w:val="003674C1"/>
    <w:rsid w:val="00375A07"/>
    <w:rsid w:val="00377155"/>
    <w:rsid w:val="003879CC"/>
    <w:rsid w:val="003A1A3F"/>
    <w:rsid w:val="003A2904"/>
    <w:rsid w:val="003A446E"/>
    <w:rsid w:val="003A5952"/>
    <w:rsid w:val="003A79BE"/>
    <w:rsid w:val="003B3247"/>
    <w:rsid w:val="003B4977"/>
    <w:rsid w:val="003B57C7"/>
    <w:rsid w:val="003B7EE8"/>
    <w:rsid w:val="003C0EEF"/>
    <w:rsid w:val="003C7292"/>
    <w:rsid w:val="003D19DF"/>
    <w:rsid w:val="003D428C"/>
    <w:rsid w:val="003D660D"/>
    <w:rsid w:val="003D76A7"/>
    <w:rsid w:val="003E1F3A"/>
    <w:rsid w:val="003E2099"/>
    <w:rsid w:val="003E48BB"/>
    <w:rsid w:val="003E5CDA"/>
    <w:rsid w:val="003E7FFA"/>
    <w:rsid w:val="003F1D3D"/>
    <w:rsid w:val="003F3E95"/>
    <w:rsid w:val="003F5356"/>
    <w:rsid w:val="003F57FE"/>
    <w:rsid w:val="003F7CB2"/>
    <w:rsid w:val="00401D30"/>
    <w:rsid w:val="004072F0"/>
    <w:rsid w:val="004133BA"/>
    <w:rsid w:val="004144C5"/>
    <w:rsid w:val="00416C94"/>
    <w:rsid w:val="00422649"/>
    <w:rsid w:val="00424A49"/>
    <w:rsid w:val="00430029"/>
    <w:rsid w:val="004332C2"/>
    <w:rsid w:val="00454769"/>
    <w:rsid w:val="0045658A"/>
    <w:rsid w:val="004567F8"/>
    <w:rsid w:val="00466881"/>
    <w:rsid w:val="00470F8C"/>
    <w:rsid w:val="0047217C"/>
    <w:rsid w:val="00473E89"/>
    <w:rsid w:val="00474ED6"/>
    <w:rsid w:val="00475FA0"/>
    <w:rsid w:val="00481CAC"/>
    <w:rsid w:val="004846E4"/>
    <w:rsid w:val="004853C6"/>
    <w:rsid w:val="004860FC"/>
    <w:rsid w:val="00494C08"/>
    <w:rsid w:val="004955E5"/>
    <w:rsid w:val="00496163"/>
    <w:rsid w:val="00497112"/>
    <w:rsid w:val="004A0FCB"/>
    <w:rsid w:val="004A49D9"/>
    <w:rsid w:val="004A515F"/>
    <w:rsid w:val="004A59FE"/>
    <w:rsid w:val="004A7176"/>
    <w:rsid w:val="004A7B5B"/>
    <w:rsid w:val="004B2B0E"/>
    <w:rsid w:val="004C0E93"/>
    <w:rsid w:val="004C3326"/>
    <w:rsid w:val="004D7BC9"/>
    <w:rsid w:val="004D7F67"/>
    <w:rsid w:val="004F30C0"/>
    <w:rsid w:val="004F5641"/>
    <w:rsid w:val="004F5EEF"/>
    <w:rsid w:val="00510258"/>
    <w:rsid w:val="00530748"/>
    <w:rsid w:val="0053287E"/>
    <w:rsid w:val="00532D3F"/>
    <w:rsid w:val="0053554F"/>
    <w:rsid w:val="00535E6D"/>
    <w:rsid w:val="00544F17"/>
    <w:rsid w:val="00546FFF"/>
    <w:rsid w:val="00554016"/>
    <w:rsid w:val="00554497"/>
    <w:rsid w:val="00556E99"/>
    <w:rsid w:val="0055789E"/>
    <w:rsid w:val="005608DF"/>
    <w:rsid w:val="00562FC7"/>
    <w:rsid w:val="005643C5"/>
    <w:rsid w:val="00567257"/>
    <w:rsid w:val="00571EA7"/>
    <w:rsid w:val="005734CA"/>
    <w:rsid w:val="00582397"/>
    <w:rsid w:val="005851B2"/>
    <w:rsid w:val="0058611F"/>
    <w:rsid w:val="00591202"/>
    <w:rsid w:val="005939A2"/>
    <w:rsid w:val="005942A1"/>
    <w:rsid w:val="005B483A"/>
    <w:rsid w:val="005B6D28"/>
    <w:rsid w:val="005C3F29"/>
    <w:rsid w:val="005C56E0"/>
    <w:rsid w:val="005C64F1"/>
    <w:rsid w:val="005D0CFE"/>
    <w:rsid w:val="005D7B57"/>
    <w:rsid w:val="005E2BCD"/>
    <w:rsid w:val="005F159A"/>
    <w:rsid w:val="0060325B"/>
    <w:rsid w:val="00605DEE"/>
    <w:rsid w:val="00607C93"/>
    <w:rsid w:val="0061122C"/>
    <w:rsid w:val="00615581"/>
    <w:rsid w:val="00617F9E"/>
    <w:rsid w:val="00621FA4"/>
    <w:rsid w:val="00625FF5"/>
    <w:rsid w:val="00627F07"/>
    <w:rsid w:val="00632932"/>
    <w:rsid w:val="006434BC"/>
    <w:rsid w:val="00643773"/>
    <w:rsid w:val="00645882"/>
    <w:rsid w:val="0064678E"/>
    <w:rsid w:val="00647ACF"/>
    <w:rsid w:val="00655DDE"/>
    <w:rsid w:val="00661460"/>
    <w:rsid w:val="0066301F"/>
    <w:rsid w:val="006706ED"/>
    <w:rsid w:val="0067077E"/>
    <w:rsid w:val="00681F10"/>
    <w:rsid w:val="00683603"/>
    <w:rsid w:val="006843E2"/>
    <w:rsid w:val="00684B0D"/>
    <w:rsid w:val="00691AA3"/>
    <w:rsid w:val="00692393"/>
    <w:rsid w:val="006A0990"/>
    <w:rsid w:val="006A0F39"/>
    <w:rsid w:val="006A2084"/>
    <w:rsid w:val="006A64EF"/>
    <w:rsid w:val="006B20D5"/>
    <w:rsid w:val="006B377C"/>
    <w:rsid w:val="006C64AD"/>
    <w:rsid w:val="006C66E6"/>
    <w:rsid w:val="006C6ED9"/>
    <w:rsid w:val="006D50AE"/>
    <w:rsid w:val="006E07F2"/>
    <w:rsid w:val="006E1AAC"/>
    <w:rsid w:val="006E6100"/>
    <w:rsid w:val="006E756F"/>
    <w:rsid w:val="006F0F75"/>
    <w:rsid w:val="006F2E13"/>
    <w:rsid w:val="006F3B47"/>
    <w:rsid w:val="006F53F4"/>
    <w:rsid w:val="00704B35"/>
    <w:rsid w:val="0070534D"/>
    <w:rsid w:val="007128A4"/>
    <w:rsid w:val="007262F6"/>
    <w:rsid w:val="007273C6"/>
    <w:rsid w:val="00730AE0"/>
    <w:rsid w:val="00732927"/>
    <w:rsid w:val="007333A0"/>
    <w:rsid w:val="00735236"/>
    <w:rsid w:val="00735819"/>
    <w:rsid w:val="00736C05"/>
    <w:rsid w:val="00741E43"/>
    <w:rsid w:val="00743DD4"/>
    <w:rsid w:val="0075170B"/>
    <w:rsid w:val="00764085"/>
    <w:rsid w:val="00764D84"/>
    <w:rsid w:val="00770E7B"/>
    <w:rsid w:val="007712FB"/>
    <w:rsid w:val="0077488E"/>
    <w:rsid w:val="00777CAB"/>
    <w:rsid w:val="00794AAE"/>
    <w:rsid w:val="007A08BB"/>
    <w:rsid w:val="007B65CE"/>
    <w:rsid w:val="007D1776"/>
    <w:rsid w:val="007D2676"/>
    <w:rsid w:val="007D65C8"/>
    <w:rsid w:val="007F2629"/>
    <w:rsid w:val="007F3B63"/>
    <w:rsid w:val="00804D4F"/>
    <w:rsid w:val="00807744"/>
    <w:rsid w:val="008120F1"/>
    <w:rsid w:val="00816774"/>
    <w:rsid w:val="008202F8"/>
    <w:rsid w:val="00823A9F"/>
    <w:rsid w:val="00824F40"/>
    <w:rsid w:val="00831728"/>
    <w:rsid w:val="00832955"/>
    <w:rsid w:val="0083346F"/>
    <w:rsid w:val="00843224"/>
    <w:rsid w:val="00843DC4"/>
    <w:rsid w:val="00855DDF"/>
    <w:rsid w:val="00864137"/>
    <w:rsid w:val="008810CD"/>
    <w:rsid w:val="0088200B"/>
    <w:rsid w:val="008837AF"/>
    <w:rsid w:val="0089129A"/>
    <w:rsid w:val="00892953"/>
    <w:rsid w:val="0089502E"/>
    <w:rsid w:val="00897848"/>
    <w:rsid w:val="008A11FF"/>
    <w:rsid w:val="008A550A"/>
    <w:rsid w:val="008A6C81"/>
    <w:rsid w:val="008B13CE"/>
    <w:rsid w:val="008B63A3"/>
    <w:rsid w:val="008C59BD"/>
    <w:rsid w:val="008D2D50"/>
    <w:rsid w:val="008D2E88"/>
    <w:rsid w:val="008D65BE"/>
    <w:rsid w:val="008E11BB"/>
    <w:rsid w:val="008E5863"/>
    <w:rsid w:val="008F070A"/>
    <w:rsid w:val="008F541B"/>
    <w:rsid w:val="008F6696"/>
    <w:rsid w:val="00901CAE"/>
    <w:rsid w:val="00907CF8"/>
    <w:rsid w:val="00911B1A"/>
    <w:rsid w:val="00913916"/>
    <w:rsid w:val="00913BBC"/>
    <w:rsid w:val="009169F1"/>
    <w:rsid w:val="0091748C"/>
    <w:rsid w:val="00917B70"/>
    <w:rsid w:val="00923CA2"/>
    <w:rsid w:val="00925AEC"/>
    <w:rsid w:val="009306EC"/>
    <w:rsid w:val="009359BE"/>
    <w:rsid w:val="00937748"/>
    <w:rsid w:val="009402FF"/>
    <w:rsid w:val="00941318"/>
    <w:rsid w:val="00945382"/>
    <w:rsid w:val="00947030"/>
    <w:rsid w:val="00952152"/>
    <w:rsid w:val="00966D59"/>
    <w:rsid w:val="00967F36"/>
    <w:rsid w:val="00974112"/>
    <w:rsid w:val="00974880"/>
    <w:rsid w:val="00975289"/>
    <w:rsid w:val="00975865"/>
    <w:rsid w:val="009762B9"/>
    <w:rsid w:val="0097642D"/>
    <w:rsid w:val="00982A2F"/>
    <w:rsid w:val="0098358E"/>
    <w:rsid w:val="00994F14"/>
    <w:rsid w:val="00996C22"/>
    <w:rsid w:val="009A4CE3"/>
    <w:rsid w:val="009A62E2"/>
    <w:rsid w:val="009B0D8E"/>
    <w:rsid w:val="009C1197"/>
    <w:rsid w:val="009C6F9A"/>
    <w:rsid w:val="009C7E74"/>
    <w:rsid w:val="009D0D08"/>
    <w:rsid w:val="009D1C0F"/>
    <w:rsid w:val="009D27C1"/>
    <w:rsid w:val="009E0B63"/>
    <w:rsid w:val="009E29FC"/>
    <w:rsid w:val="009F4432"/>
    <w:rsid w:val="009F4E5D"/>
    <w:rsid w:val="009F5DFF"/>
    <w:rsid w:val="009F70E6"/>
    <w:rsid w:val="00A02F01"/>
    <w:rsid w:val="00A04B2D"/>
    <w:rsid w:val="00A05178"/>
    <w:rsid w:val="00A10201"/>
    <w:rsid w:val="00A17DA6"/>
    <w:rsid w:val="00A20399"/>
    <w:rsid w:val="00A20E4D"/>
    <w:rsid w:val="00A24432"/>
    <w:rsid w:val="00A34842"/>
    <w:rsid w:val="00A3525E"/>
    <w:rsid w:val="00A36B33"/>
    <w:rsid w:val="00A41F22"/>
    <w:rsid w:val="00A4627E"/>
    <w:rsid w:val="00A46F1A"/>
    <w:rsid w:val="00A52879"/>
    <w:rsid w:val="00A763B6"/>
    <w:rsid w:val="00A77E62"/>
    <w:rsid w:val="00A848C9"/>
    <w:rsid w:val="00A8692B"/>
    <w:rsid w:val="00A87033"/>
    <w:rsid w:val="00A944CF"/>
    <w:rsid w:val="00AA3144"/>
    <w:rsid w:val="00AA34D1"/>
    <w:rsid w:val="00AA5616"/>
    <w:rsid w:val="00AC1248"/>
    <w:rsid w:val="00AC478D"/>
    <w:rsid w:val="00AE1DC4"/>
    <w:rsid w:val="00AE2596"/>
    <w:rsid w:val="00AE4DC0"/>
    <w:rsid w:val="00AF504B"/>
    <w:rsid w:val="00AF52C8"/>
    <w:rsid w:val="00AF61A5"/>
    <w:rsid w:val="00AF7571"/>
    <w:rsid w:val="00B0200B"/>
    <w:rsid w:val="00B043C7"/>
    <w:rsid w:val="00B0624B"/>
    <w:rsid w:val="00B12E4D"/>
    <w:rsid w:val="00B1653C"/>
    <w:rsid w:val="00B17219"/>
    <w:rsid w:val="00B17B20"/>
    <w:rsid w:val="00B26BA1"/>
    <w:rsid w:val="00B40F0F"/>
    <w:rsid w:val="00B53E13"/>
    <w:rsid w:val="00B55FF5"/>
    <w:rsid w:val="00B62A6E"/>
    <w:rsid w:val="00B62C65"/>
    <w:rsid w:val="00B718CB"/>
    <w:rsid w:val="00B737F2"/>
    <w:rsid w:val="00B768DE"/>
    <w:rsid w:val="00B958EA"/>
    <w:rsid w:val="00B96074"/>
    <w:rsid w:val="00B9665A"/>
    <w:rsid w:val="00B97BA0"/>
    <w:rsid w:val="00BA0BAB"/>
    <w:rsid w:val="00BB0DF8"/>
    <w:rsid w:val="00BB6348"/>
    <w:rsid w:val="00BB7246"/>
    <w:rsid w:val="00BC60EC"/>
    <w:rsid w:val="00BE3F91"/>
    <w:rsid w:val="00BF1219"/>
    <w:rsid w:val="00BF2071"/>
    <w:rsid w:val="00BF3C8B"/>
    <w:rsid w:val="00BF6337"/>
    <w:rsid w:val="00BF76FB"/>
    <w:rsid w:val="00C1007D"/>
    <w:rsid w:val="00C15FFC"/>
    <w:rsid w:val="00C2059F"/>
    <w:rsid w:val="00C31700"/>
    <w:rsid w:val="00C3191B"/>
    <w:rsid w:val="00C343FE"/>
    <w:rsid w:val="00C55C4B"/>
    <w:rsid w:val="00C63CFB"/>
    <w:rsid w:val="00C74FA2"/>
    <w:rsid w:val="00C76330"/>
    <w:rsid w:val="00C83DC1"/>
    <w:rsid w:val="00C97B26"/>
    <w:rsid w:val="00CA1D7B"/>
    <w:rsid w:val="00CA3C9E"/>
    <w:rsid w:val="00CA4948"/>
    <w:rsid w:val="00CA58DF"/>
    <w:rsid w:val="00CB101D"/>
    <w:rsid w:val="00CB219E"/>
    <w:rsid w:val="00CB4382"/>
    <w:rsid w:val="00CB7FEB"/>
    <w:rsid w:val="00CC0DE9"/>
    <w:rsid w:val="00CD4B8A"/>
    <w:rsid w:val="00CD5D9D"/>
    <w:rsid w:val="00CD5E42"/>
    <w:rsid w:val="00CD6C60"/>
    <w:rsid w:val="00CE27E6"/>
    <w:rsid w:val="00CE32EB"/>
    <w:rsid w:val="00CE65FD"/>
    <w:rsid w:val="00CF0299"/>
    <w:rsid w:val="00CF376C"/>
    <w:rsid w:val="00CF3F9E"/>
    <w:rsid w:val="00CF46EC"/>
    <w:rsid w:val="00D03CBA"/>
    <w:rsid w:val="00D15522"/>
    <w:rsid w:val="00D157BF"/>
    <w:rsid w:val="00D16116"/>
    <w:rsid w:val="00D162E9"/>
    <w:rsid w:val="00D42D71"/>
    <w:rsid w:val="00D43E1F"/>
    <w:rsid w:val="00D45615"/>
    <w:rsid w:val="00D46295"/>
    <w:rsid w:val="00D52036"/>
    <w:rsid w:val="00D66B73"/>
    <w:rsid w:val="00D70AE4"/>
    <w:rsid w:val="00D70DB9"/>
    <w:rsid w:val="00D757C2"/>
    <w:rsid w:val="00D81A03"/>
    <w:rsid w:val="00D836BD"/>
    <w:rsid w:val="00D8417A"/>
    <w:rsid w:val="00D84C3B"/>
    <w:rsid w:val="00D94F65"/>
    <w:rsid w:val="00DA1FD6"/>
    <w:rsid w:val="00DA3662"/>
    <w:rsid w:val="00DC04F0"/>
    <w:rsid w:val="00DD2C50"/>
    <w:rsid w:val="00DD2DDD"/>
    <w:rsid w:val="00DD34F9"/>
    <w:rsid w:val="00DD7E19"/>
    <w:rsid w:val="00DE70C8"/>
    <w:rsid w:val="00DF25C3"/>
    <w:rsid w:val="00DF281D"/>
    <w:rsid w:val="00DF2A6B"/>
    <w:rsid w:val="00DF3ACF"/>
    <w:rsid w:val="00DF4052"/>
    <w:rsid w:val="00E02AA2"/>
    <w:rsid w:val="00E03954"/>
    <w:rsid w:val="00E11121"/>
    <w:rsid w:val="00E116C4"/>
    <w:rsid w:val="00E16624"/>
    <w:rsid w:val="00E22A5D"/>
    <w:rsid w:val="00E23A75"/>
    <w:rsid w:val="00E2476B"/>
    <w:rsid w:val="00E25B0B"/>
    <w:rsid w:val="00E26F70"/>
    <w:rsid w:val="00E2736B"/>
    <w:rsid w:val="00E34D3E"/>
    <w:rsid w:val="00E35AB9"/>
    <w:rsid w:val="00E40704"/>
    <w:rsid w:val="00E443CF"/>
    <w:rsid w:val="00E460EA"/>
    <w:rsid w:val="00E467C7"/>
    <w:rsid w:val="00E542EA"/>
    <w:rsid w:val="00E559B2"/>
    <w:rsid w:val="00E55A61"/>
    <w:rsid w:val="00E60687"/>
    <w:rsid w:val="00E616A9"/>
    <w:rsid w:val="00E63247"/>
    <w:rsid w:val="00E63F99"/>
    <w:rsid w:val="00E74609"/>
    <w:rsid w:val="00E81C57"/>
    <w:rsid w:val="00E84B46"/>
    <w:rsid w:val="00E86931"/>
    <w:rsid w:val="00E87D46"/>
    <w:rsid w:val="00E91723"/>
    <w:rsid w:val="00E93210"/>
    <w:rsid w:val="00E97998"/>
    <w:rsid w:val="00EA1D64"/>
    <w:rsid w:val="00EA510A"/>
    <w:rsid w:val="00EB11BA"/>
    <w:rsid w:val="00EB44AE"/>
    <w:rsid w:val="00EE0746"/>
    <w:rsid w:val="00EF08AF"/>
    <w:rsid w:val="00EF2A78"/>
    <w:rsid w:val="00EF6C57"/>
    <w:rsid w:val="00EF75FC"/>
    <w:rsid w:val="00F00EF0"/>
    <w:rsid w:val="00F0207C"/>
    <w:rsid w:val="00F03D14"/>
    <w:rsid w:val="00F077E1"/>
    <w:rsid w:val="00F12450"/>
    <w:rsid w:val="00F20D7B"/>
    <w:rsid w:val="00F210BA"/>
    <w:rsid w:val="00F213F0"/>
    <w:rsid w:val="00F246DC"/>
    <w:rsid w:val="00F2604E"/>
    <w:rsid w:val="00F27AC6"/>
    <w:rsid w:val="00F30EE5"/>
    <w:rsid w:val="00F34D3C"/>
    <w:rsid w:val="00F4404D"/>
    <w:rsid w:val="00F47055"/>
    <w:rsid w:val="00F4777B"/>
    <w:rsid w:val="00F5616A"/>
    <w:rsid w:val="00F632C8"/>
    <w:rsid w:val="00F80EB8"/>
    <w:rsid w:val="00F8699A"/>
    <w:rsid w:val="00F877EB"/>
    <w:rsid w:val="00FA5436"/>
    <w:rsid w:val="00FA7232"/>
    <w:rsid w:val="00FB0FBE"/>
    <w:rsid w:val="00FB1119"/>
    <w:rsid w:val="00FB1248"/>
    <w:rsid w:val="00FB2688"/>
    <w:rsid w:val="00FB2E6B"/>
    <w:rsid w:val="00FC1D18"/>
    <w:rsid w:val="00FC3929"/>
    <w:rsid w:val="00FC471A"/>
    <w:rsid w:val="00FE2A09"/>
    <w:rsid w:val="00FE40D7"/>
    <w:rsid w:val="00FE4368"/>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7413</TotalTime>
  <Pages>18</Pages>
  <Words>29988</Words>
  <Characters>170934</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9</cp:revision>
  <dcterms:created xsi:type="dcterms:W3CDTF">2024-01-05T17:22:00Z</dcterms:created>
  <dcterms:modified xsi:type="dcterms:W3CDTF">2024-01-15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rTJ3vJs"/&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